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53EAD" w14:textId="1F30B0B1" w:rsidR="00AB411A" w:rsidRPr="00F73FC2" w:rsidRDefault="00F73FC2" w:rsidP="00ED3A76">
      <w:pPr>
        <w:spacing w:after="200" w:line="276" w:lineRule="auto"/>
        <w:jc w:val="center"/>
        <w:rPr>
          <w:i/>
        </w:rPr>
      </w:pPr>
      <w:r w:rsidRPr="00F73FC2">
        <w:rPr>
          <w:i/>
        </w:rPr>
        <w:t>Viewpoint</w:t>
      </w:r>
    </w:p>
    <w:p w14:paraId="77F25E4B" w14:textId="77777777" w:rsidR="00F73FC2" w:rsidRDefault="00F73FC2" w:rsidP="00A05604">
      <w:pPr>
        <w:spacing w:after="200" w:line="276" w:lineRule="auto"/>
        <w:jc w:val="both"/>
      </w:pPr>
    </w:p>
    <w:p w14:paraId="28184F38" w14:textId="2FAD4F1D" w:rsidR="00F73FC2" w:rsidRDefault="00E76D94" w:rsidP="00C93C63">
      <w:pPr>
        <w:adjustRightInd w:val="0"/>
        <w:snapToGrid w:val="0"/>
        <w:spacing w:line="276" w:lineRule="auto"/>
        <w:jc w:val="center"/>
        <w:rPr>
          <w:b/>
        </w:rPr>
      </w:pPr>
      <w:r>
        <w:rPr>
          <w:b/>
        </w:rPr>
        <w:t xml:space="preserve">Characterizing </w:t>
      </w:r>
      <w:r w:rsidR="00576166">
        <w:rPr>
          <w:b/>
        </w:rPr>
        <w:t>(</w:t>
      </w:r>
      <w:r>
        <w:rPr>
          <w:b/>
        </w:rPr>
        <w:t>rather than classifying</w:t>
      </w:r>
      <w:r w:rsidR="00576166">
        <w:rPr>
          <w:b/>
        </w:rPr>
        <w:t>)</w:t>
      </w:r>
      <w:r>
        <w:rPr>
          <w:b/>
        </w:rPr>
        <w:t xml:space="preserve"> </w:t>
      </w:r>
      <w:r w:rsidR="00F73FC2" w:rsidRPr="00F73FC2">
        <w:rPr>
          <w:b/>
        </w:rPr>
        <w:t>atrial fibrillation</w:t>
      </w:r>
      <w:r w:rsidR="00C93C63">
        <w:rPr>
          <w:b/>
        </w:rPr>
        <w:t xml:space="preserve"> to support clinical decision-making: The </w:t>
      </w:r>
      <w:r w:rsidR="00DE044F">
        <w:rPr>
          <w:b/>
        </w:rPr>
        <w:t>4S</w:t>
      </w:r>
      <w:r w:rsidR="00C93C63">
        <w:rPr>
          <w:b/>
        </w:rPr>
        <w:t>-AF</w:t>
      </w:r>
      <w:r w:rsidR="00DE044F">
        <w:rPr>
          <w:b/>
        </w:rPr>
        <w:t xml:space="preserve"> </w:t>
      </w:r>
      <w:r w:rsidR="002D1238">
        <w:rPr>
          <w:b/>
        </w:rPr>
        <w:t xml:space="preserve">scheme </w:t>
      </w:r>
      <w:r w:rsidR="00DE044F">
        <w:rPr>
          <w:b/>
        </w:rPr>
        <w:t xml:space="preserve">(Stroke risk; </w:t>
      </w:r>
      <w:r w:rsidR="00C93C63">
        <w:rPr>
          <w:b/>
        </w:rPr>
        <w:t xml:space="preserve">Symptoms; </w:t>
      </w:r>
      <w:r w:rsidR="00DE044F">
        <w:rPr>
          <w:b/>
        </w:rPr>
        <w:t xml:space="preserve">Severity of </w:t>
      </w:r>
      <w:r w:rsidR="00ED3A76">
        <w:rPr>
          <w:b/>
        </w:rPr>
        <w:t>burden</w:t>
      </w:r>
      <w:r w:rsidR="00DE044F">
        <w:rPr>
          <w:b/>
        </w:rPr>
        <w:t xml:space="preserve">; Substrate) </w:t>
      </w:r>
    </w:p>
    <w:p w14:paraId="47A3E771" w14:textId="77777777" w:rsidR="00A26845" w:rsidRDefault="00A26845" w:rsidP="00E15266">
      <w:pPr>
        <w:spacing w:after="200" w:line="276" w:lineRule="auto"/>
        <w:jc w:val="both"/>
      </w:pPr>
    </w:p>
    <w:p w14:paraId="084A3939" w14:textId="2281E22D" w:rsidR="005D0335" w:rsidRDefault="005D0335" w:rsidP="00E15266">
      <w:pPr>
        <w:spacing w:after="200" w:line="276" w:lineRule="auto"/>
        <w:jc w:val="both"/>
      </w:pPr>
    </w:p>
    <w:p w14:paraId="6BCEA11A" w14:textId="5D54BF13" w:rsidR="005D0335" w:rsidRDefault="008C0D16" w:rsidP="00E15266">
      <w:pPr>
        <w:spacing w:after="200" w:line="276" w:lineRule="auto"/>
        <w:jc w:val="both"/>
      </w:pPr>
      <w:r>
        <w:t>Tatjana S Potpara</w:t>
      </w:r>
      <w:r w:rsidR="00BD7AA7">
        <w:rPr>
          <w:vertAlign w:val="superscript"/>
        </w:rPr>
        <w:t>1,2</w:t>
      </w:r>
      <w:r>
        <w:t xml:space="preserve">, Gregory YH Lip, Carina </w:t>
      </w:r>
      <w:proofErr w:type="spellStart"/>
      <w:r>
        <w:t>Blomstrom</w:t>
      </w:r>
      <w:proofErr w:type="spellEnd"/>
      <w:r>
        <w:t xml:space="preserve">-Lundqvist, </w:t>
      </w:r>
      <w:r w:rsidR="00BD7AA7">
        <w:t xml:space="preserve">Giuseppe Boriani, </w:t>
      </w:r>
      <w:r>
        <w:t xml:space="preserve">Isabelle van Gelder, Hein Heidbuchel, Gerhard Hindricks, </w:t>
      </w:r>
      <w:proofErr w:type="spellStart"/>
      <w:r>
        <w:t>Jonh</w:t>
      </w:r>
      <w:proofErr w:type="spellEnd"/>
      <w:r>
        <w:t xml:space="preserve"> A Camm</w:t>
      </w:r>
    </w:p>
    <w:p w14:paraId="3FC595A4" w14:textId="754BB723" w:rsidR="005D0335" w:rsidRDefault="005D0335" w:rsidP="00E15266">
      <w:pPr>
        <w:spacing w:after="200" w:line="276" w:lineRule="auto"/>
        <w:jc w:val="both"/>
      </w:pPr>
    </w:p>
    <w:p w14:paraId="74BD9E31" w14:textId="44E677C0" w:rsidR="005D0335" w:rsidRDefault="00BD7AA7" w:rsidP="00E15266">
      <w:pPr>
        <w:spacing w:after="200" w:line="276" w:lineRule="auto"/>
        <w:jc w:val="both"/>
      </w:pPr>
      <w:r>
        <w:rPr>
          <w:vertAlign w:val="superscript"/>
        </w:rPr>
        <w:t>1</w:t>
      </w:r>
      <w:r>
        <w:t>School of Medicine, University of Belgrade, Belgrade, Serbia;</w:t>
      </w:r>
    </w:p>
    <w:p w14:paraId="588CED2C" w14:textId="6601ABDA" w:rsidR="00BD7AA7" w:rsidRDefault="00BD7AA7" w:rsidP="00E15266">
      <w:pPr>
        <w:spacing w:after="200" w:line="276" w:lineRule="auto"/>
        <w:jc w:val="both"/>
      </w:pPr>
      <w:r>
        <w:rPr>
          <w:vertAlign w:val="superscript"/>
        </w:rPr>
        <w:t>2</w:t>
      </w:r>
      <w:r>
        <w:t>Cardiology Clinic, Clinical Centre of Serbia, Belgrade, Serbia;</w:t>
      </w:r>
    </w:p>
    <w:p w14:paraId="692AAAA0" w14:textId="490DE184" w:rsidR="00BD7AA7" w:rsidRPr="00BD7AA7" w:rsidRDefault="00BD7AA7" w:rsidP="00E15266">
      <w:pPr>
        <w:spacing w:after="200" w:line="276" w:lineRule="auto"/>
        <w:jc w:val="both"/>
      </w:pPr>
      <w:r>
        <w:t>....</w:t>
      </w:r>
    </w:p>
    <w:p w14:paraId="7CA0D9C8" w14:textId="0A618445" w:rsidR="005D0335" w:rsidRDefault="005D0335" w:rsidP="00E15266">
      <w:pPr>
        <w:spacing w:after="200" w:line="276" w:lineRule="auto"/>
        <w:jc w:val="both"/>
      </w:pPr>
    </w:p>
    <w:p w14:paraId="5A1C0E93" w14:textId="2C68086E" w:rsidR="005D0335" w:rsidRDefault="005D0335" w:rsidP="00E15266">
      <w:pPr>
        <w:spacing w:after="200" w:line="276" w:lineRule="auto"/>
        <w:jc w:val="both"/>
      </w:pPr>
    </w:p>
    <w:p w14:paraId="2E183868" w14:textId="07D07E25" w:rsidR="005D0335" w:rsidRDefault="005D0335" w:rsidP="00E15266">
      <w:pPr>
        <w:spacing w:after="200" w:line="276" w:lineRule="auto"/>
        <w:jc w:val="both"/>
      </w:pPr>
    </w:p>
    <w:p w14:paraId="6483FBD9" w14:textId="3661ACB1" w:rsidR="005D0335" w:rsidRDefault="005D0335" w:rsidP="00E15266">
      <w:pPr>
        <w:spacing w:after="200" w:line="276" w:lineRule="auto"/>
        <w:jc w:val="both"/>
      </w:pPr>
    </w:p>
    <w:p w14:paraId="5C2ADB9D" w14:textId="3D03535A" w:rsidR="005D0335" w:rsidRDefault="005D0335" w:rsidP="00E15266">
      <w:pPr>
        <w:spacing w:after="200" w:line="276" w:lineRule="auto"/>
        <w:jc w:val="both"/>
      </w:pPr>
    </w:p>
    <w:p w14:paraId="43A167A8" w14:textId="77777777" w:rsidR="005D0335" w:rsidRDefault="005D0335" w:rsidP="00E15266">
      <w:pPr>
        <w:spacing w:after="200" w:line="276" w:lineRule="auto"/>
        <w:jc w:val="both"/>
      </w:pPr>
    </w:p>
    <w:p w14:paraId="4197A683" w14:textId="77777777" w:rsidR="00BE4387" w:rsidRDefault="00BE4387" w:rsidP="00E15266">
      <w:pPr>
        <w:spacing w:after="200" w:line="276" w:lineRule="auto"/>
      </w:pPr>
    </w:p>
    <w:p w14:paraId="3FAE39A7" w14:textId="77777777" w:rsidR="00707ED1" w:rsidRDefault="00707ED1" w:rsidP="00E15266">
      <w:pPr>
        <w:spacing w:after="200" w:line="276" w:lineRule="auto"/>
        <w:jc w:val="both"/>
        <w:rPr>
          <w:b/>
        </w:rPr>
      </w:pPr>
    </w:p>
    <w:p w14:paraId="2B3C4614" w14:textId="56C43190" w:rsidR="003162DE" w:rsidRPr="000C0C4C" w:rsidRDefault="003162DE" w:rsidP="00E15266">
      <w:pPr>
        <w:spacing w:after="200" w:line="276" w:lineRule="auto"/>
        <w:jc w:val="both"/>
        <w:rPr>
          <w:b/>
        </w:rPr>
      </w:pPr>
      <w:r w:rsidRPr="000C0C4C">
        <w:rPr>
          <w:b/>
        </w:rPr>
        <w:t>Corresponding Author</w:t>
      </w:r>
    </w:p>
    <w:p w14:paraId="42592623" w14:textId="65B4E2F8" w:rsidR="003162DE" w:rsidRPr="000C0C4C" w:rsidRDefault="003162DE" w:rsidP="00E15266">
      <w:pPr>
        <w:spacing w:after="200" w:line="276" w:lineRule="auto"/>
        <w:jc w:val="both"/>
      </w:pPr>
      <w:r>
        <w:t>Associate</w:t>
      </w:r>
      <w:r w:rsidRPr="000C0C4C">
        <w:t xml:space="preserve"> Professor Tatjana S. Potpara, MD, PhD</w:t>
      </w:r>
    </w:p>
    <w:p w14:paraId="7118E162" w14:textId="7E9C562D" w:rsidR="003162DE" w:rsidRPr="000C0C4C" w:rsidRDefault="003162DE" w:rsidP="00E15266">
      <w:pPr>
        <w:spacing w:after="200" w:line="276" w:lineRule="auto"/>
        <w:jc w:val="both"/>
      </w:pPr>
      <w:r w:rsidRPr="000C0C4C">
        <w:t xml:space="preserve">Cardiology Clinic, Clinical </w:t>
      </w:r>
      <w:r w:rsidR="00707ED1" w:rsidRPr="000C0C4C">
        <w:t>Centre</w:t>
      </w:r>
      <w:r w:rsidRPr="000C0C4C">
        <w:t xml:space="preserve"> of Serbia, </w:t>
      </w:r>
    </w:p>
    <w:p w14:paraId="628B502E" w14:textId="77777777" w:rsidR="003162DE" w:rsidRPr="007D2FC9" w:rsidRDefault="003162DE" w:rsidP="00E15266">
      <w:pPr>
        <w:spacing w:after="200" w:line="276" w:lineRule="auto"/>
        <w:jc w:val="both"/>
        <w:rPr>
          <w:lang w:val="pt-PT"/>
        </w:rPr>
      </w:pPr>
      <w:proofErr w:type="spellStart"/>
      <w:r w:rsidRPr="007D2FC9">
        <w:rPr>
          <w:lang w:val="pt-PT"/>
        </w:rPr>
        <w:t>Visegradska</w:t>
      </w:r>
      <w:proofErr w:type="spellEnd"/>
      <w:r w:rsidRPr="007D2FC9">
        <w:rPr>
          <w:lang w:val="pt-PT"/>
        </w:rPr>
        <w:t xml:space="preserve"> 26, 11000 </w:t>
      </w:r>
      <w:proofErr w:type="spellStart"/>
      <w:r w:rsidRPr="007D2FC9">
        <w:rPr>
          <w:lang w:val="pt-PT"/>
        </w:rPr>
        <w:t>Belgrade</w:t>
      </w:r>
      <w:proofErr w:type="spellEnd"/>
      <w:r w:rsidRPr="007D2FC9">
        <w:rPr>
          <w:lang w:val="pt-PT"/>
        </w:rPr>
        <w:t xml:space="preserve">, </w:t>
      </w:r>
      <w:proofErr w:type="spellStart"/>
      <w:r w:rsidRPr="007D2FC9">
        <w:rPr>
          <w:lang w:val="pt-PT"/>
        </w:rPr>
        <w:t>Serbia</w:t>
      </w:r>
      <w:proofErr w:type="spellEnd"/>
      <w:r w:rsidRPr="007D2FC9">
        <w:rPr>
          <w:lang w:val="pt-PT"/>
        </w:rPr>
        <w:t>.</w:t>
      </w:r>
    </w:p>
    <w:p w14:paraId="158FDDFD" w14:textId="2664EB1D" w:rsidR="003162DE" w:rsidRPr="007D2FC9" w:rsidRDefault="00707ED1" w:rsidP="00E15266">
      <w:pPr>
        <w:spacing w:after="200" w:line="276" w:lineRule="auto"/>
        <w:jc w:val="both"/>
        <w:rPr>
          <w:lang w:val="pt-PT"/>
        </w:rPr>
      </w:pPr>
      <w:r w:rsidRPr="007D2FC9">
        <w:rPr>
          <w:lang w:val="pt-PT"/>
        </w:rPr>
        <w:t>E</w:t>
      </w:r>
      <w:r w:rsidR="003162DE" w:rsidRPr="007D2FC9">
        <w:rPr>
          <w:lang w:val="pt-PT"/>
        </w:rPr>
        <w:t xml:space="preserve">-mail: </w:t>
      </w:r>
      <w:hyperlink r:id="rId8" w:history="1">
        <w:r w:rsidRPr="007D2FC9">
          <w:rPr>
            <w:rStyle w:val="Hyperlink"/>
            <w:lang w:val="pt-PT"/>
          </w:rPr>
          <w:t>tatjana.potpara@med.bg.ac.rs</w:t>
        </w:r>
      </w:hyperlink>
      <w:r w:rsidRPr="007D2FC9">
        <w:rPr>
          <w:lang w:val="pt-PT"/>
        </w:rPr>
        <w:t xml:space="preserve">; </w:t>
      </w:r>
      <w:hyperlink r:id="rId9" w:history="1">
        <w:r w:rsidRPr="007D2FC9">
          <w:rPr>
            <w:rStyle w:val="Hyperlink"/>
            <w:lang w:val="pt-PT"/>
          </w:rPr>
          <w:t>tanjapotpara@gmail.com</w:t>
        </w:r>
      </w:hyperlink>
      <w:r w:rsidRPr="007D2FC9">
        <w:rPr>
          <w:lang w:val="pt-PT"/>
        </w:rPr>
        <w:t xml:space="preserve"> </w:t>
      </w:r>
    </w:p>
    <w:p w14:paraId="5AEBA10B" w14:textId="71DBCA40" w:rsidR="00B72CAC" w:rsidRPr="007D2FC9" w:rsidRDefault="00B72CAC" w:rsidP="00E15266">
      <w:pPr>
        <w:spacing w:after="200" w:line="276" w:lineRule="auto"/>
        <w:rPr>
          <w:lang w:val="pt-PT"/>
        </w:rPr>
      </w:pPr>
      <w:r w:rsidRPr="007D2FC9">
        <w:rPr>
          <w:lang w:val="pt-PT"/>
        </w:rPr>
        <w:br w:type="page"/>
      </w:r>
    </w:p>
    <w:p w14:paraId="316E0F47" w14:textId="77777777" w:rsidR="00CD3735" w:rsidRPr="007D2FC9" w:rsidRDefault="00CD3735" w:rsidP="00732D8A">
      <w:pPr>
        <w:adjustRightInd w:val="0"/>
        <w:snapToGrid w:val="0"/>
        <w:spacing w:after="200" w:line="276" w:lineRule="auto"/>
        <w:rPr>
          <w:b/>
          <w:lang w:val="pt-PT"/>
        </w:rPr>
      </w:pPr>
      <w:proofErr w:type="spellStart"/>
      <w:r w:rsidRPr="007D2FC9">
        <w:rPr>
          <w:b/>
          <w:lang w:val="pt-PT"/>
        </w:rPr>
        <w:lastRenderedPageBreak/>
        <w:t>Abstract</w:t>
      </w:r>
      <w:proofErr w:type="spellEnd"/>
    </w:p>
    <w:p w14:paraId="46376FCB" w14:textId="77777777" w:rsidR="00E62A46" w:rsidRDefault="00CD3735" w:rsidP="00CD3735">
      <w:pPr>
        <w:adjustRightInd w:val="0"/>
        <w:snapToGrid w:val="0"/>
        <w:spacing w:after="200" w:line="276" w:lineRule="auto"/>
        <w:jc w:val="both"/>
      </w:pPr>
      <w:r w:rsidRPr="00732D8A">
        <w:rPr>
          <w:bCs/>
        </w:rPr>
        <w:t>Atrial fibrillation (AF)</w:t>
      </w:r>
      <w:r>
        <w:rPr>
          <w:bCs/>
        </w:rPr>
        <w:t xml:space="preserve"> is a complex condition requiring holistic management with multiple treatment decisions about optimal thromboprophylaxis, symptom control and identification and management of concomitant cardiovascular risk factors and comorbidity.</w:t>
      </w:r>
      <w:r w:rsidR="00E62A46">
        <w:rPr>
          <w:bCs/>
        </w:rPr>
        <w:t xml:space="preserve"> S</w:t>
      </w:r>
      <w:r w:rsidR="00E62A46">
        <w:t xml:space="preserve">ometimes the information needed for treatment decisions is incomplete, as available classifications of AF mostly address a single domain of </w:t>
      </w:r>
      <w:proofErr w:type="gramStart"/>
      <w:r w:rsidR="00E62A46">
        <w:t>AF(</w:t>
      </w:r>
      <w:proofErr w:type="gramEnd"/>
      <w:r w:rsidR="00E62A46">
        <w:t>or patient)-related characteristics.</w:t>
      </w:r>
    </w:p>
    <w:p w14:paraId="27FAE9C4" w14:textId="77777777" w:rsidR="00E62A46" w:rsidRDefault="00E62A46" w:rsidP="00CD3735">
      <w:pPr>
        <w:adjustRightInd w:val="0"/>
        <w:snapToGrid w:val="0"/>
        <w:spacing w:after="200" w:line="276" w:lineRule="auto"/>
        <w:jc w:val="both"/>
      </w:pPr>
      <w:r>
        <w:t xml:space="preserve">The most widely used classification of AF based on AF episode duration and temporal patterns (that is, the classification to first-diagnosed, paroxysmal, persistent and long-term persistent AF) has contributed to a better understanding of AF prevention and treatment but its limitations and the need for a multi-dimensional AF classification have been recognized. </w:t>
      </w:r>
    </w:p>
    <w:p w14:paraId="5FE6D13A" w14:textId="0B52E831" w:rsidR="00E62A46" w:rsidRDefault="00E62A46" w:rsidP="00E62A46">
      <w:pPr>
        <w:spacing w:after="200" w:line="276" w:lineRule="auto"/>
        <w:jc w:val="both"/>
      </w:pPr>
      <w:r>
        <w:t xml:space="preserve">We propose a </w:t>
      </w:r>
      <w:r w:rsidRPr="009F2756">
        <w:t xml:space="preserve">paradigm shift from classification towards a structured </w:t>
      </w:r>
      <w:r w:rsidRPr="009F2756">
        <w:rPr>
          <w:i/>
        </w:rPr>
        <w:t>characteri</w:t>
      </w:r>
      <w:r>
        <w:rPr>
          <w:i/>
        </w:rPr>
        <w:t>z</w:t>
      </w:r>
      <w:r w:rsidRPr="009F2756">
        <w:rPr>
          <w:i/>
        </w:rPr>
        <w:t>ation</w:t>
      </w:r>
      <w:r w:rsidRPr="009F2756">
        <w:t xml:space="preserve"> </w:t>
      </w:r>
      <w:r>
        <w:t>of AF addressing specific domains that have treatment and prognostic implications</w:t>
      </w:r>
      <w:r w:rsidRPr="009F2756">
        <w:t xml:space="preserve"> </w:t>
      </w:r>
      <w:r>
        <w:t xml:space="preserve">to </w:t>
      </w:r>
      <w:r w:rsidRPr="009F2756">
        <w:t>become a standard in clinical practice</w:t>
      </w:r>
      <w:r>
        <w:t xml:space="preserve">, thus </w:t>
      </w:r>
      <w:r w:rsidRPr="009F2756">
        <w:t>streamlin</w:t>
      </w:r>
      <w:r>
        <w:t>ing</w:t>
      </w:r>
      <w:r w:rsidRPr="009F2756">
        <w:t xml:space="preserve"> the assessment of AF patients at any healthcare level, facilitating communication</w:t>
      </w:r>
      <w:r>
        <w:t xml:space="preserve"> among physicians</w:t>
      </w:r>
      <w:r w:rsidRPr="009F2756">
        <w:t>, treatment decision-making and optimal management of AF patients</w:t>
      </w:r>
      <w:r>
        <w:t>.</w:t>
      </w:r>
      <w:r w:rsidRPr="009F2756">
        <w:t xml:space="preserve"> </w:t>
      </w:r>
    </w:p>
    <w:p w14:paraId="788950CA" w14:textId="77777777" w:rsidR="00732D8A" w:rsidRDefault="00E62A46" w:rsidP="00732D8A">
      <w:pPr>
        <w:adjustRightInd w:val="0"/>
        <w:snapToGrid w:val="0"/>
        <w:spacing w:after="200" w:line="276" w:lineRule="auto"/>
        <w:jc w:val="both"/>
      </w:pPr>
      <w:r>
        <w:t xml:space="preserve">Specifically, we propose the 4S-AF structured pathophysiology-based </w:t>
      </w:r>
      <w:r w:rsidRPr="00D71C66">
        <w:rPr>
          <w:i/>
          <w:iCs/>
        </w:rPr>
        <w:t>characterization</w:t>
      </w:r>
      <w:r>
        <w:t xml:space="preserve"> </w:t>
      </w:r>
      <w:r w:rsidRPr="00E15266">
        <w:t>(rather than classif</w:t>
      </w:r>
      <w:r>
        <w:t>ication</w:t>
      </w:r>
      <w:r w:rsidRPr="00E15266">
        <w:t>)</w:t>
      </w:r>
      <w:r>
        <w:t xml:space="preserve"> scheme that includes four AF- and patient-related domains - Stroke risk, Symptoms, Severity of AF burden, and Substrate severity and provide a hypothetical model for the use of 4S-AF characterization scheme to aid treatment decision making concerning the management of patients with AF in clinical practice.</w:t>
      </w:r>
    </w:p>
    <w:p w14:paraId="19E22E47" w14:textId="77777777" w:rsidR="00732D8A" w:rsidRDefault="00732D8A" w:rsidP="00732D8A">
      <w:pPr>
        <w:adjustRightInd w:val="0"/>
        <w:snapToGrid w:val="0"/>
        <w:spacing w:after="200" w:line="276" w:lineRule="auto"/>
        <w:jc w:val="both"/>
      </w:pPr>
    </w:p>
    <w:p w14:paraId="75FB5937" w14:textId="0AB40498" w:rsidR="00CD3735" w:rsidRPr="00732D8A" w:rsidRDefault="00732D8A" w:rsidP="00732D8A">
      <w:pPr>
        <w:adjustRightInd w:val="0"/>
        <w:snapToGrid w:val="0"/>
        <w:spacing w:after="200" w:line="276" w:lineRule="auto"/>
        <w:jc w:val="both"/>
        <w:rPr>
          <w:bCs/>
        </w:rPr>
      </w:pPr>
      <w:r>
        <w:rPr>
          <w:b/>
          <w:bCs/>
        </w:rPr>
        <w:t xml:space="preserve">Key words: </w:t>
      </w:r>
      <w:r w:rsidRPr="007D2FC9">
        <w:t>atrial fibrillation, classification scheme, temporal-based classification, characterization, stroke risk, symptom severity, burden, substrate.</w:t>
      </w:r>
      <w:r w:rsidR="00CD3735" w:rsidRPr="00732D8A">
        <w:rPr>
          <w:bCs/>
        </w:rPr>
        <w:br w:type="page"/>
      </w:r>
    </w:p>
    <w:p w14:paraId="0470110E" w14:textId="36E478CE" w:rsidR="001A66F9" w:rsidRDefault="00DE044F" w:rsidP="00A05604">
      <w:pPr>
        <w:spacing w:after="200" w:line="276" w:lineRule="auto"/>
        <w:jc w:val="both"/>
        <w:rPr>
          <w:b/>
        </w:rPr>
      </w:pPr>
      <w:r>
        <w:rPr>
          <w:b/>
        </w:rPr>
        <w:lastRenderedPageBreak/>
        <w:t>Introduction</w:t>
      </w:r>
    </w:p>
    <w:p w14:paraId="720853CC" w14:textId="50A24141" w:rsidR="007F27A0" w:rsidRDefault="007F27A0" w:rsidP="001A66F9">
      <w:pPr>
        <w:spacing w:after="200" w:line="276" w:lineRule="auto"/>
        <w:jc w:val="both"/>
      </w:pPr>
      <w:r>
        <w:t xml:space="preserve">Ever since the term </w:t>
      </w:r>
      <w:r w:rsidRPr="00A26845">
        <w:rPr>
          <w:i/>
        </w:rPr>
        <w:t>auricular fibrillation</w:t>
      </w:r>
      <w:r>
        <w:t xml:space="preserve"> </w:t>
      </w:r>
      <w:r w:rsidR="00833DA4">
        <w:t>was</w:t>
      </w:r>
      <w:r>
        <w:t xml:space="preserve"> coined in 1909</w:t>
      </w:r>
      <w:r w:rsidR="00BC4CA8">
        <w:fldChar w:fldCharType="begin"/>
      </w:r>
      <w:r w:rsidR="0071498A">
        <w:instrText xml:space="preserve"> ADDIN EN.CITE &lt;EndNote&gt;&lt;Cite&gt;&lt;Author&gt;Lewis&lt;/Author&gt;&lt;Year&gt;1909&lt;/Year&gt;&lt;RecNum&gt;3911&lt;/RecNum&gt;&lt;DisplayText&gt;[1]&lt;/DisplayText&gt;&lt;record&gt;&lt;rec-number&gt;3911&lt;/rec-number&gt;&lt;foreign-keys&gt;&lt;key app="EN" db-id="a0srwfsx6wzw5ger5505a0rf0rrrzwxavx90" timestamp="1547154239"&gt;3911&lt;/key&gt;&lt;/foreign-keys&gt;&lt;ref-type name="Journal Article"&gt;17&lt;/ref-type&gt;&lt;contributors&gt;&lt;authors&gt;&lt;author&gt;Lewis, T.&lt;/author&gt;&lt;/authors&gt;&lt;/contributors&gt;&lt;titles&gt;&lt;title&gt;Report Cxix. Auricular Fibrillation: A Common Clinical Condition&lt;/title&gt;&lt;secondary-title&gt;Br Med J&lt;/secondary-title&gt;&lt;/titles&gt;&lt;periodical&gt;&lt;full-title&gt;Br Med J&lt;/full-title&gt;&lt;/periodical&gt;&lt;pages&gt;1528&lt;/pages&gt;&lt;volume&gt;2&lt;/volume&gt;&lt;number&gt;2552&lt;/number&gt;&lt;dates&gt;&lt;year&gt;1909&lt;/year&gt;&lt;pub-dates&gt;&lt;date&gt;Nov 27&lt;/date&gt;&lt;/pub-dates&gt;&lt;/dates&gt;&lt;isbn&gt;0007-1447 (Print)&amp;#xD;0007-1447 (Linking)&lt;/isbn&gt;&lt;accession-num&gt;20764769&lt;/accession-num&gt;&lt;urls&gt;&lt;related-urls&gt;&lt;url&gt;https://www.ncbi.nlm.nih.gov/pubmed/20764769&lt;/url&gt;&lt;/related-urls&gt;&lt;/urls&gt;&lt;custom2&gt;PMC2321318&lt;/custom2&gt;&lt;/record&gt;&lt;/Cite&gt;&lt;/EndNote&gt;</w:instrText>
      </w:r>
      <w:r w:rsidR="00BC4CA8">
        <w:fldChar w:fldCharType="separate"/>
      </w:r>
      <w:r w:rsidR="0071498A">
        <w:rPr>
          <w:noProof/>
        </w:rPr>
        <w:t>[1]</w:t>
      </w:r>
      <w:r w:rsidR="00BC4CA8">
        <w:fldChar w:fldCharType="end"/>
      </w:r>
      <w:r>
        <w:t>, t</w:t>
      </w:r>
      <w:r w:rsidR="001A66F9">
        <w:t xml:space="preserve">he understanding of </w:t>
      </w:r>
      <w:r>
        <w:t>atrial fibrillation (</w:t>
      </w:r>
      <w:r w:rsidR="001A66F9">
        <w:t>AF</w:t>
      </w:r>
      <w:r>
        <w:t>)</w:t>
      </w:r>
      <w:r w:rsidR="001A66F9">
        <w:t xml:space="preserve"> </w:t>
      </w:r>
      <w:r w:rsidR="00A97BFC">
        <w:t xml:space="preserve">leading to </w:t>
      </w:r>
      <w:r w:rsidR="00833DA4">
        <w:t>important developments</w:t>
      </w:r>
      <w:r w:rsidR="00A97BFC">
        <w:t xml:space="preserve"> for </w:t>
      </w:r>
      <w:r>
        <w:t xml:space="preserve">its management </w:t>
      </w:r>
      <w:r w:rsidR="001A66F9">
        <w:t xml:space="preserve">has been constantly </w:t>
      </w:r>
      <w:r>
        <w:t xml:space="preserve">evolving, with great improvements </w:t>
      </w:r>
      <w:r w:rsidR="00833DA4">
        <w:t>having been</w:t>
      </w:r>
      <w:r w:rsidR="008137F4">
        <w:t xml:space="preserve"> </w:t>
      </w:r>
      <w:r>
        <w:t>achieved in the last few decades</w:t>
      </w:r>
      <w:r w:rsidR="00234B0A">
        <w:fldChar w:fldCharType="begin">
          <w:fldData xml:space="preserve">PEVuZE5vdGU+PENpdGU+PEF1dGhvcj5MaXA8L0F1dGhvcj48WWVhcj4yMDE3PC9ZZWFyPjxSZWNO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</w:fldData>
        </w:fldChar>
      </w:r>
      <w:r w:rsidR="0071498A">
        <w:instrText xml:space="preserve"> ADDIN EN.CITE </w:instrText>
      </w:r>
      <w:r w:rsidR="0071498A">
        <w:fldChar w:fldCharType="begin">
          <w:fldData xml:space="preserve">PEVuZE5vdGU+PENpdGU+PEF1dGhvcj5MaXA8L0F1dGhvcj48WWVhcj4yMDE3PC9ZZWFyPjxSZWNO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</w:fldData>
        </w:fldChar>
      </w:r>
      <w:r w:rsidR="0071498A">
        <w:instrText xml:space="preserve"> ADDIN EN.CITE.DATA </w:instrText>
      </w:r>
      <w:r w:rsidR="0071498A">
        <w:fldChar w:fldCharType="end"/>
      </w:r>
      <w:r w:rsidR="00234B0A">
        <w:fldChar w:fldCharType="separate"/>
      </w:r>
      <w:r w:rsidR="0071498A">
        <w:rPr>
          <w:noProof/>
        </w:rPr>
        <w:t>[2, 3]</w:t>
      </w:r>
      <w:r w:rsidR="00234B0A">
        <w:fldChar w:fldCharType="end"/>
      </w:r>
      <w:r>
        <w:t xml:space="preserve">. The more we </w:t>
      </w:r>
      <w:r w:rsidR="00A97BFC">
        <w:t xml:space="preserve">learn </w:t>
      </w:r>
      <w:r>
        <w:t>about AF</w:t>
      </w:r>
      <w:r w:rsidR="00D97C7B">
        <w:t xml:space="preserve"> and its interaction with underlying comorbidity</w:t>
      </w:r>
      <w:r>
        <w:t>,</w:t>
      </w:r>
      <w:r w:rsidR="009462CF" w:rsidRPr="009462CF">
        <w:t xml:space="preserve"> </w:t>
      </w:r>
      <w:r w:rsidR="009462CF">
        <w:t xml:space="preserve">realizing that it is not just </w:t>
      </w:r>
      <w:r w:rsidR="00F96019">
        <w:t xml:space="preserve">the arrhythmia </w:t>
      </w:r>
      <w:r w:rsidR="009462CF">
        <w:t xml:space="preserve">but also underlying comorbidities that determine </w:t>
      </w:r>
      <w:r w:rsidR="00F96019">
        <w:t>outcome</w:t>
      </w:r>
      <w:r w:rsidR="0071498A">
        <w:fldChar w:fldCharType="begin"/>
      </w:r>
      <w:r w:rsidR="0071498A">
        <w:instrText xml:space="preserve"> ADDIN EN.CITE &lt;EndNote&gt;&lt;Cite&gt;&lt;Author&gt;Cosio&lt;/Author&gt;&lt;Year&gt;2008&lt;/Year&gt;&lt;RecNum&gt;1&lt;/RecNum&gt;&lt;DisplayText&gt;[4]&lt;/DisplayText&gt;&lt;record&gt;&lt;rec-number&gt;1&lt;/rec-number&gt;&lt;foreign-keys&gt;&lt;key app="EN" db-id="sfvwzdfr1zz90le52t9v22p5rp55ves2p2sa" timestamp="1557700628"&gt;1&lt;/key&gt;&lt;/foreign-keys&gt;&lt;ref-type name="Journal Article"&gt;17&lt;/ref-type&gt;&lt;contributors&gt;&lt;authors&gt;&lt;author&gt;Cosio, F. G.&lt;/author&gt;&lt;author&gt;Aliot, E.&lt;/author&gt;&lt;author&gt;Botto, G. L.&lt;/author&gt;&lt;author&gt;Heidbuchel, H.&lt;/author&gt;&lt;author&gt;Geller, C. J.&lt;/author&gt;&lt;author&gt;Kirchhof, P.&lt;/author&gt;&lt;author&gt;De Haro, J. C.&lt;/author&gt;&lt;author&gt;Frank, R.&lt;/author&gt;&lt;author&gt;Villacastin, J. P.&lt;/author&gt;&lt;author&gt;Vijgen, J.&lt;/author&gt;&lt;author&gt;Crijns, H.&lt;/author&gt;&lt;/authors&gt;&lt;/contributors&gt;&lt;auth-address&gt;Hospital Universitario de Getafe, Carretera de Toledo, km 12,5 Getafe, 28905 Madrid, Spain. fgarciacosio.hugf@salud.madrid.org&lt;/auth-address&gt;&lt;titles&gt;&lt;title&gt;Delayed rhythm control of atrial fibrillation may be a cause of failure to prevent recurrences: reasons for change to active antiarrhythmic treatment at the time of the first detected episode&lt;/title&gt;&lt;secondary-title&gt;Europace&lt;/secondary-title&gt;&lt;/titles&gt;&lt;periodical&gt;&lt;full-title&gt;Europace&lt;/full-title&gt;&lt;/periodical&gt;&lt;pages&gt;21-7&lt;/pages&gt;&lt;volume&gt;10&lt;/volume&gt;&lt;number&gt;1&lt;/number&gt;&lt;keywords&gt;&lt;keyword&gt;Anti-Arrhythmia Agents/*therapeutic use&lt;/keyword&gt;&lt;keyword&gt;Atrial Fibrillation/drug therapy/*physiopathology/*prevention &amp;amp; control&lt;/keyword&gt;&lt;keyword&gt;Cardiac Pacing, Artificial&lt;/keyword&gt;&lt;keyword&gt;Heart Rate/physiology&lt;/keyword&gt;&lt;keyword&gt;Humans&lt;/keyword&gt;&lt;keyword&gt;Secondary Prevention&lt;/keyword&gt;&lt;keyword&gt;Sinoatrial Node/physiopathology&lt;/keyword&gt;&lt;/keywords&gt;&lt;dates&gt;&lt;year&gt;2008&lt;/year&gt;&lt;pub-dates&gt;&lt;date&gt;Jan&lt;/date&gt;&lt;/pub-dates&gt;&lt;/dates&gt;&lt;isbn&gt;1532-2092 (Electronic)&amp;#xD;1099-5129 (Linking)&lt;/isbn&gt;&lt;accession-num&gt;18086696&lt;/accession-num&gt;&lt;urls&gt;&lt;related-urls&gt;&lt;url&gt;https://www.ncbi.nlm.nih.gov/pubmed/18086696&lt;/url&gt;&lt;/related-urls&gt;&lt;/urls&gt;&lt;electronic-resource-num&gt;10.1093/europace/eum276&lt;/electronic-resource-num&gt;&lt;/record&gt;&lt;/Cite&gt;&lt;/EndNote&gt;</w:instrText>
      </w:r>
      <w:r w:rsidR="0071498A">
        <w:fldChar w:fldCharType="separate"/>
      </w:r>
      <w:r w:rsidR="0071498A">
        <w:rPr>
          <w:noProof/>
        </w:rPr>
        <w:t>[4]</w:t>
      </w:r>
      <w:r w:rsidR="0071498A">
        <w:fldChar w:fldCharType="end"/>
      </w:r>
      <w:r w:rsidR="0071498A">
        <w:t>,</w:t>
      </w:r>
      <w:r w:rsidR="009462CF">
        <w:t xml:space="preserve"> </w:t>
      </w:r>
      <w:r>
        <w:t>the greate</w:t>
      </w:r>
      <w:r w:rsidR="00E15266">
        <w:t>r</w:t>
      </w:r>
      <w:r>
        <w:t xml:space="preserve"> is our </w:t>
      </w:r>
      <w:r w:rsidR="00A97BFC">
        <w:t>abilit</w:t>
      </w:r>
      <w:r w:rsidR="00833DA4">
        <w:t>y</w:t>
      </w:r>
      <w:r w:rsidR="00A97BFC">
        <w:t xml:space="preserve"> </w:t>
      </w:r>
      <w:r>
        <w:t xml:space="preserve">to characterize </w:t>
      </w:r>
      <w:r w:rsidR="00833DA4">
        <w:t>the</w:t>
      </w:r>
      <w:r>
        <w:t xml:space="preserve"> medical profile </w:t>
      </w:r>
      <w:r w:rsidR="00833DA4">
        <w:t>of each patient to</w:t>
      </w:r>
      <w:r>
        <w:t xml:space="preserve"> provide information relevant for </w:t>
      </w:r>
      <w:r w:rsidR="00A97BFC">
        <w:t xml:space="preserve">optimal </w:t>
      </w:r>
      <w:r>
        <w:t>management decisions.</w:t>
      </w:r>
    </w:p>
    <w:p w14:paraId="7D80BCE2" w14:textId="711996E9" w:rsidR="00735FDE" w:rsidRDefault="00FE2D87" w:rsidP="001A66F9">
      <w:pPr>
        <w:spacing w:after="200" w:line="276" w:lineRule="auto"/>
        <w:jc w:val="both"/>
      </w:pPr>
      <w:r>
        <w:t xml:space="preserve">Currently, international </w:t>
      </w:r>
      <w:r w:rsidR="00FC73AF">
        <w:t xml:space="preserve">AF </w:t>
      </w:r>
      <w:r>
        <w:t xml:space="preserve">guidelines </w:t>
      </w:r>
      <w:r w:rsidR="008137F4">
        <w:t xml:space="preserve">and consensus documents </w:t>
      </w:r>
      <w:r w:rsidR="00674D6E">
        <w:t xml:space="preserve">list </w:t>
      </w:r>
      <w:r w:rsidR="007F27A0">
        <w:t>multiple classifications of AF (Table 1)</w:t>
      </w:r>
      <w:r w:rsidR="00234B0A">
        <w:fldChar w:fldCharType="begin">
          <w:fldData xml:space="preserve">PEVuZE5vdGU+PENpdGU+PEF1dGhvcj5LaXJjaGhvZjwvQXV0aG9yPjxZZWFyPjIwMTY8L1llYXI+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</w:fldData>
        </w:fldChar>
      </w:r>
      <w:r w:rsidR="009A21CC">
        <w:instrText xml:space="preserve"> ADDIN EN.CITE </w:instrText>
      </w:r>
      <w:r w:rsidR="009A21CC">
        <w:fldChar w:fldCharType="begin">
          <w:fldData xml:space="preserve">PEVuZE5vdGU+PENpdGU+PEF1dGhvcj5LaXJjaGhvZjwvQXV0aG9yPjxZZWFyPjIwMTY8L1llYXI+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</w:fldData>
        </w:fldChar>
      </w:r>
      <w:r w:rsidR="009A21CC">
        <w:instrText xml:space="preserve"> ADDIN EN.CITE.DATA </w:instrText>
      </w:r>
      <w:r w:rsidR="009A21CC">
        <w:fldChar w:fldCharType="end"/>
      </w:r>
      <w:r w:rsidR="00234B0A">
        <w:fldChar w:fldCharType="separate"/>
      </w:r>
      <w:r w:rsidR="009A21CC">
        <w:rPr>
          <w:noProof/>
        </w:rPr>
        <w:t>[5-11]</w:t>
      </w:r>
      <w:r w:rsidR="00234B0A">
        <w:fldChar w:fldCharType="end"/>
      </w:r>
      <w:r w:rsidR="007F27A0">
        <w:t xml:space="preserve">, each </w:t>
      </w:r>
      <w:r w:rsidR="00234B0A">
        <w:t xml:space="preserve">classification </w:t>
      </w:r>
      <w:r w:rsidR="007F27A0">
        <w:t xml:space="preserve">addressing </w:t>
      </w:r>
      <w:r w:rsidR="00234B0A">
        <w:t xml:space="preserve">a single </w:t>
      </w:r>
      <w:r w:rsidR="007F27A0">
        <w:t xml:space="preserve">domain of </w:t>
      </w:r>
      <w:r w:rsidR="00437B8A">
        <w:t>AF</w:t>
      </w:r>
      <w:r w:rsidR="0074525F">
        <w:t>(</w:t>
      </w:r>
      <w:r w:rsidR="00437B8A">
        <w:t xml:space="preserve">or </w:t>
      </w:r>
      <w:r w:rsidR="007F27A0">
        <w:t>patient</w:t>
      </w:r>
      <w:r w:rsidR="0074525F">
        <w:t>)</w:t>
      </w:r>
      <w:r w:rsidR="007F27A0">
        <w:t xml:space="preserve">-related </w:t>
      </w:r>
      <w:r w:rsidR="0074525F">
        <w:t>characteristics</w:t>
      </w:r>
      <w:r w:rsidR="00674D6E">
        <w:t xml:space="preserve">. </w:t>
      </w:r>
      <w:r w:rsidR="003D0DA6">
        <w:t>Although t</w:t>
      </w:r>
      <w:r w:rsidR="00674D6E">
        <w:t>hese classifications ha</w:t>
      </w:r>
      <w:r w:rsidR="003D0DA6">
        <w:t>ve</w:t>
      </w:r>
      <w:r w:rsidR="00674D6E">
        <w:t xml:space="preserve"> been gradually evolving towards better precision and clinical utility</w:t>
      </w:r>
      <w:r w:rsidR="00E376C8">
        <w:fldChar w:fldCharType="begin">
          <w:fldData xml:space="preserve">PEVuZE5vdGU+PENpdGU+PEF1dGhvcj5HYWxsYWdoZXI8L0F1dGhvcj48WWVhcj4xOTk4PC9ZZWFy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</w:fldData>
        </w:fldChar>
      </w:r>
      <w:r w:rsidR="00FE1BB0">
        <w:instrText xml:space="preserve"> ADDIN EN.CITE </w:instrText>
      </w:r>
      <w:r w:rsidR="00FE1BB0">
        <w:fldChar w:fldCharType="begin">
          <w:fldData xml:space="preserve">PEVuZE5vdGU+PENpdGU+PEF1dGhvcj5HYWxsYWdoZXI8L0F1dGhvcj48WWVhcj4xOTk4PC9ZZWFy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</w:fldData>
        </w:fldChar>
      </w:r>
      <w:r w:rsidR="00FE1BB0">
        <w:instrText xml:space="preserve"> ADDIN EN.CITE.DATA </w:instrText>
      </w:r>
      <w:r w:rsidR="00FE1BB0">
        <w:fldChar w:fldCharType="end"/>
      </w:r>
      <w:r w:rsidR="00E376C8">
        <w:fldChar w:fldCharType="separate"/>
      </w:r>
      <w:r w:rsidR="00FE1BB0">
        <w:rPr>
          <w:noProof/>
        </w:rPr>
        <w:t>[12, 13]</w:t>
      </w:r>
      <w:r w:rsidR="00E376C8">
        <w:fldChar w:fldCharType="end"/>
      </w:r>
      <w:r w:rsidR="00674D6E">
        <w:t xml:space="preserve">, </w:t>
      </w:r>
      <w:r w:rsidR="003D0DA6">
        <w:t xml:space="preserve">they </w:t>
      </w:r>
      <w:r w:rsidR="00437B8A">
        <w:t xml:space="preserve">separately </w:t>
      </w:r>
      <w:r w:rsidR="008137F4">
        <w:t xml:space="preserve">address </w:t>
      </w:r>
      <w:r w:rsidR="00100699">
        <w:t xml:space="preserve">specific </w:t>
      </w:r>
      <w:r w:rsidR="00674D6E">
        <w:t>feature</w:t>
      </w:r>
      <w:r w:rsidR="00120B18">
        <w:t>s</w:t>
      </w:r>
      <w:r w:rsidR="00674D6E">
        <w:t xml:space="preserve"> </w:t>
      </w:r>
      <w:r w:rsidR="00100699">
        <w:t xml:space="preserve">relevant for </w:t>
      </w:r>
      <w:r w:rsidR="006014A1">
        <w:t>the arrhythmia</w:t>
      </w:r>
      <w:r w:rsidR="00674D6E">
        <w:t xml:space="preserve">, </w:t>
      </w:r>
      <w:r w:rsidR="00120B18">
        <w:t xml:space="preserve">the </w:t>
      </w:r>
      <w:r w:rsidR="00674D6E">
        <w:t xml:space="preserve">patient </w:t>
      </w:r>
      <w:r w:rsidR="00100699">
        <w:t xml:space="preserve">or </w:t>
      </w:r>
      <w:r w:rsidR="00833DA4">
        <w:t xml:space="preserve">the </w:t>
      </w:r>
      <w:r w:rsidR="00674D6E">
        <w:t>clinical setting in which AF occurs</w:t>
      </w:r>
      <w:r w:rsidR="008137F4">
        <w:t>. Lack of integration</w:t>
      </w:r>
      <w:r w:rsidR="00674D6E">
        <w:t xml:space="preserve"> be</w:t>
      </w:r>
      <w:r w:rsidR="003D0DA6">
        <w:t>come</w:t>
      </w:r>
      <w:r w:rsidR="008137F4">
        <w:t>s</w:t>
      </w:r>
      <w:r w:rsidR="00674D6E">
        <w:t xml:space="preserve"> burdensome </w:t>
      </w:r>
      <w:r w:rsidR="008137F4">
        <w:t xml:space="preserve">and </w:t>
      </w:r>
      <w:r w:rsidR="00674D6E">
        <w:t xml:space="preserve">sometimes </w:t>
      </w:r>
      <w:r w:rsidR="006014A1">
        <w:t xml:space="preserve">the information needed for treatment decisions is </w:t>
      </w:r>
      <w:r w:rsidR="00674D6E">
        <w:t xml:space="preserve">incomplete. </w:t>
      </w:r>
    </w:p>
    <w:p w14:paraId="5084FD95" w14:textId="2463F21E" w:rsidR="00FC73AF" w:rsidRDefault="006014A1" w:rsidP="001A66F9">
      <w:pPr>
        <w:spacing w:after="200" w:line="276" w:lineRule="auto"/>
        <w:jc w:val="both"/>
      </w:pPr>
      <w:r>
        <w:t>T</w:t>
      </w:r>
      <w:r w:rsidR="0067374A">
        <w:t>he most widely used classification</w:t>
      </w:r>
      <w:r w:rsidR="00674D6E">
        <w:t xml:space="preserve"> </w:t>
      </w:r>
      <w:r w:rsidR="0067374A">
        <w:t>of AF</w:t>
      </w:r>
      <w:r w:rsidR="00735FDE">
        <w:t xml:space="preserve"> </w:t>
      </w:r>
      <w:r w:rsidR="0067374A">
        <w:t xml:space="preserve">based on AF episode duration </w:t>
      </w:r>
      <w:r w:rsidR="003D0DA6">
        <w:t>and temporal pattern</w:t>
      </w:r>
      <w:r w:rsidR="008137F4">
        <w:t>s</w:t>
      </w:r>
      <w:r w:rsidR="003D0DA6">
        <w:t xml:space="preserve"> </w:t>
      </w:r>
      <w:r w:rsidR="0067374A">
        <w:t xml:space="preserve">(that is, the classification to first-diagnosed, paroxysmal, </w:t>
      </w:r>
      <w:r>
        <w:t xml:space="preserve">persistent and </w:t>
      </w:r>
      <w:r w:rsidR="0067374A">
        <w:t>long-term persistent AF)</w:t>
      </w:r>
      <w:r w:rsidR="00735FDE">
        <w:t xml:space="preserve"> </w:t>
      </w:r>
      <w:r w:rsidR="00BE5F59">
        <w:t xml:space="preserve">has </w:t>
      </w:r>
      <w:r w:rsidR="003D0DA6">
        <w:t xml:space="preserve">contributed to </w:t>
      </w:r>
      <w:r w:rsidR="00BE5F59">
        <w:t xml:space="preserve">a </w:t>
      </w:r>
      <w:r w:rsidR="003D0DA6">
        <w:t xml:space="preserve">better understanding of </w:t>
      </w:r>
      <w:r>
        <w:t>AF</w:t>
      </w:r>
      <w:r w:rsidR="003D0DA6">
        <w:t xml:space="preserve"> prevention and treatment </w:t>
      </w:r>
      <w:r w:rsidR="00BE5F59">
        <w:t xml:space="preserve">but </w:t>
      </w:r>
      <w:r w:rsidR="008C75BA">
        <w:t xml:space="preserve">its limitations </w:t>
      </w:r>
      <w:r w:rsidR="00402CB6">
        <w:t xml:space="preserve">and the need for a multi-dimensional AF classification </w:t>
      </w:r>
      <w:r w:rsidR="008C75BA">
        <w:t>have been recognized</w:t>
      </w:r>
      <w:r w:rsidR="00402CB6">
        <w:fldChar w:fldCharType="begin">
          <w:fldData xml:space="preserve">PEVuZE5vdGU+PENpdGU+PEF1dGhvcj5MdWJpdHo8L0F1dGhvcj48WWVhcj4yMDEwPC9ZZWFyPjxS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=
</w:fldData>
        </w:fldChar>
      </w:r>
      <w:r w:rsidR="00FE1BB0">
        <w:instrText xml:space="preserve"> ADDIN EN.CITE </w:instrText>
      </w:r>
      <w:r w:rsidR="00FE1BB0">
        <w:fldChar w:fldCharType="begin">
          <w:fldData xml:space="preserve">PEVuZE5vdGU+PENpdGU+PEF1dGhvcj5MdWJpdHo8L0F1dGhvcj48WWVhcj4yMDEwPC9ZZWFyPjxS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=
</w:fldData>
        </w:fldChar>
      </w:r>
      <w:r w:rsidR="00FE1BB0">
        <w:instrText xml:space="preserve"> ADDIN EN.CITE.DATA </w:instrText>
      </w:r>
      <w:r w:rsidR="00FE1BB0">
        <w:fldChar w:fldCharType="end"/>
      </w:r>
      <w:r w:rsidR="00402CB6">
        <w:fldChar w:fldCharType="separate"/>
      </w:r>
      <w:r w:rsidR="00FE1BB0">
        <w:rPr>
          <w:noProof/>
        </w:rPr>
        <w:t>[14, 15]</w:t>
      </w:r>
      <w:r w:rsidR="00402CB6">
        <w:fldChar w:fldCharType="end"/>
      </w:r>
      <w:r w:rsidR="008C75BA">
        <w:t xml:space="preserve">. </w:t>
      </w:r>
    </w:p>
    <w:p w14:paraId="28E50D1B" w14:textId="12FE9566" w:rsidR="003B54B6" w:rsidRDefault="00FF68C2" w:rsidP="001A66F9">
      <w:pPr>
        <w:spacing w:after="200" w:line="276" w:lineRule="auto"/>
        <w:jc w:val="both"/>
      </w:pPr>
      <w:r>
        <w:t>Importantly, t</w:t>
      </w:r>
      <w:r w:rsidR="00AC3190">
        <w:t xml:space="preserve">he pattern-based classification of AF </w:t>
      </w:r>
      <w:r>
        <w:t xml:space="preserve">provided a standardization of AF-related nomenclature and was easily adopted owing to its simplicity. </w:t>
      </w:r>
      <w:r w:rsidR="00F33DF3">
        <w:t>However, despite generally correlating with the extent of atrial substrate, remodelling and AF-related outcomes,</w:t>
      </w:r>
      <w:r w:rsidR="00F33DF3" w:rsidRPr="00F33DF3">
        <w:t xml:space="preserve"> </w:t>
      </w:r>
      <w:r w:rsidR="00F33DF3">
        <w:t xml:space="preserve">the pattern-based classification of AF </w:t>
      </w:r>
      <w:r w:rsidR="00AC3190">
        <w:t xml:space="preserve"> </w:t>
      </w:r>
      <w:r w:rsidR="00735FDE">
        <w:t xml:space="preserve">lacks precision in differentiating </w:t>
      </w:r>
      <w:r w:rsidR="006014A1">
        <w:t>among specific features relevant</w:t>
      </w:r>
      <w:r w:rsidR="00BE5F59">
        <w:t xml:space="preserve"> </w:t>
      </w:r>
      <w:r w:rsidR="00735FDE">
        <w:t>for optimal treatment decision</w:t>
      </w:r>
      <w:r w:rsidR="003D0DA6">
        <w:t>s</w:t>
      </w:r>
      <w:r w:rsidR="00735FDE">
        <w:t xml:space="preserve"> with regards to stroke prevention</w:t>
      </w:r>
      <w:r w:rsidR="003D0DA6">
        <w:t xml:space="preserve"> and</w:t>
      </w:r>
      <w:r w:rsidR="00735FDE">
        <w:t xml:space="preserve"> rhythm control</w:t>
      </w:r>
      <w:r w:rsidR="00420929">
        <w:t xml:space="preserve"> </w:t>
      </w:r>
      <w:r w:rsidR="003D0DA6">
        <w:t>such as</w:t>
      </w:r>
      <w:r w:rsidR="00735FDE">
        <w:t xml:space="preserve"> catheter ablation</w:t>
      </w:r>
      <w:r w:rsidR="00735FDE">
        <w:fldChar w:fldCharType="begin"/>
      </w:r>
      <w:r w:rsidR="00FE1BB0">
        <w:instrText xml:space="preserve"> ADDIN EN.CITE &lt;EndNote&gt;&lt;Cite&gt;&lt;Author&gt;Hammond-Haley&lt;/Author&gt;&lt;Year&gt;2018&lt;/Year&gt;&lt;RecNum&gt;4020&lt;/RecNum&gt;&lt;DisplayText&gt;[16]&lt;/DisplayText&gt;&lt;record&gt;&lt;rec-number&gt;4020&lt;/rec-number&gt;&lt;foreign-keys&gt;&lt;key app="EN" db-id="a0srwfsx6wzw5ger5505a0rf0rrrzwxavx90" timestamp="1556814721"&gt;4020&lt;/key&gt;&lt;/foreign-keys&gt;&lt;ref-type name="Journal Article"&gt;17&lt;/ref-type&gt;&lt;contributors&gt;&lt;authors&gt;&lt;author&gt;Hammond-Haley, M.&lt;/author&gt;&lt;author&gt;Providencia, R.&lt;/author&gt;&lt;author&gt;Lambiase, P. D.&lt;/author&gt;&lt;/authors&gt;&lt;/contributors&gt;&lt;auth-address&gt;Brighton and Sussex Medical School, Brighton, UK.&amp;#xD;Bart&amp;apos;s Heart Centre, Bart&amp;apos;s Health NHS Trust, St. Bartholomew&amp;apos;s Hospital, West Smithfield, London, UK.&amp;#xD;Institute of Cardiovascular Science, University College &amp;amp; Barts Heart Centre, Paul O&amp;apos;Gorman Building, Huntley St, London, UK.&lt;/auth-address&gt;&lt;titles&gt;&lt;title&gt;Temporal pattern/episode duration-based classification of atrial fibrillation as paroxysmal vs. persistent: is it time to develop a more integrated prognostic score to optimize management?&lt;/title&gt;&lt;secondary-title&gt;Europace&lt;/secondary-title&gt;&lt;/titles&gt;&lt;periodical&gt;&lt;full-title&gt;Europace&lt;/full-title&gt;&lt;abbr-1&gt;Europace : European pacing, arrhythmias, and cardiac electrophysiology : journal of the working groups on cardiac pacing, arrhythmias, and cardiac cellular electrophysiology of the European Society of Cardiology&lt;/abbr-1&gt;&lt;/periodical&gt;&lt;pages&gt;f288-f298&lt;/pages&gt;&lt;volume&gt;20&lt;/volume&gt;&lt;number&gt;FI_3&lt;/number&gt;&lt;edition&gt;2017/10/11&lt;/edition&gt;&lt;dates&gt;&lt;year&gt;2018&lt;/year&gt;&lt;pub-dates&gt;&lt;date&gt;Nov 1&lt;/date&gt;&lt;/pub-dates&gt;&lt;/dates&gt;&lt;isbn&gt;1532-2092 (Electronic)&amp;#xD;1099-5129 (Linking)&lt;/isbn&gt;&lt;accession-num&gt;29016766&lt;/accession-num&gt;&lt;urls&gt;&lt;related-urls&gt;&lt;url&gt;https://www.ncbi.nlm.nih.gov/pubmed/29016766&lt;/url&gt;&lt;/related-urls&gt;&lt;/urls&gt;&lt;electronic-resource-num&gt;10.1093/europace/eux178&lt;/electronic-resource-num&gt;&lt;/record&gt;&lt;/Cite&gt;&lt;/EndNote&gt;</w:instrText>
      </w:r>
      <w:r w:rsidR="00735FDE">
        <w:fldChar w:fldCharType="separate"/>
      </w:r>
      <w:r w:rsidR="00FE1BB0">
        <w:rPr>
          <w:noProof/>
        </w:rPr>
        <w:t>[16]</w:t>
      </w:r>
      <w:r w:rsidR="00735FDE">
        <w:fldChar w:fldCharType="end"/>
      </w:r>
      <w:r w:rsidR="00420929">
        <w:t>.</w:t>
      </w:r>
      <w:r w:rsidR="0067374A">
        <w:t xml:space="preserve"> </w:t>
      </w:r>
      <w:r w:rsidR="00FC73AF">
        <w:t>Indeed, formal recommendations for the management of AF are not based on the pattern of AF, except for the decision to restore sinus rhythm</w:t>
      </w:r>
      <w:r w:rsidR="00BE5F59">
        <w:t xml:space="preserve">, </w:t>
      </w:r>
      <w:r w:rsidR="00FC73AF">
        <w:t xml:space="preserve">but </w:t>
      </w:r>
      <w:r w:rsidR="00BE5F59">
        <w:t xml:space="preserve">the terms paroxysmal and persistent AF </w:t>
      </w:r>
      <w:r w:rsidR="003D0DA6">
        <w:t xml:space="preserve">include a </w:t>
      </w:r>
      <w:r w:rsidR="00BE5F59">
        <w:t xml:space="preserve">large conglomerate of patients with wide </w:t>
      </w:r>
      <w:r w:rsidR="008137F4">
        <w:t>variation</w:t>
      </w:r>
      <w:r w:rsidR="002A4462">
        <w:t>s</w:t>
      </w:r>
      <w:r w:rsidR="008137F4">
        <w:t xml:space="preserve"> </w:t>
      </w:r>
      <w:r w:rsidR="002A4462">
        <w:t xml:space="preserve">in </w:t>
      </w:r>
      <w:r w:rsidR="00BE5F59">
        <w:t>AF patterns, substrates and other characteristics and</w:t>
      </w:r>
      <w:r w:rsidR="002A4462">
        <w:t>,</w:t>
      </w:r>
      <w:r w:rsidR="00BE5F59">
        <w:t xml:space="preserve"> consequently</w:t>
      </w:r>
      <w:r w:rsidR="002A4462">
        <w:t>,</w:t>
      </w:r>
      <w:r w:rsidR="00BE5F59">
        <w:t xml:space="preserve"> different needs in management</w:t>
      </w:r>
      <w:r w:rsidR="002A4462">
        <w:t xml:space="preserve">. </w:t>
      </w:r>
      <w:r w:rsidR="008C75BA">
        <w:t>T</w:t>
      </w:r>
      <w:r w:rsidR="00821B95">
        <w:t>he differentiation between paroxysmal and persistent AF is often very cumbersome</w:t>
      </w:r>
      <w:r w:rsidR="008C75BA">
        <w:t>, both patterns may be observed in the same patient during follow-up</w:t>
      </w:r>
      <w:r w:rsidR="00082CC9">
        <w:t xml:space="preserve">, and the heterogenicity of recurrences and progression of AF </w:t>
      </w:r>
      <w:r w:rsidR="00F33DF3">
        <w:t>poses</w:t>
      </w:r>
      <w:r w:rsidR="00082CC9">
        <w:t xml:space="preserve"> </w:t>
      </w:r>
      <w:r w:rsidR="00F33DF3">
        <w:t>a challenge to</w:t>
      </w:r>
      <w:r w:rsidR="00082CC9">
        <w:t xml:space="preserve"> </w:t>
      </w:r>
      <w:r w:rsidR="00F33DF3">
        <w:t xml:space="preserve">a </w:t>
      </w:r>
      <w:r w:rsidR="00082CC9">
        <w:t>rhythm-based classification</w:t>
      </w:r>
      <w:r w:rsidR="00821B95">
        <w:t xml:space="preserve">. </w:t>
      </w:r>
      <w:r w:rsidR="005434CA">
        <w:t>In addition</w:t>
      </w:r>
      <w:r w:rsidR="00F33DF3">
        <w:t xml:space="preserve">, </w:t>
      </w:r>
      <w:r w:rsidR="002A4462">
        <w:t>it describes only the arrhythmia</w:t>
      </w:r>
      <w:r w:rsidR="005434CA">
        <w:t>, whereas other relevant features such as, for example, cardiovascular risk factors and underlying comorbidities are not included</w:t>
      </w:r>
      <w:r w:rsidR="009A21CC">
        <w:fldChar w:fldCharType="begin">
          <w:fldData xml:space="preserve">PEVuZE5vdGU+PENpdGU+PEF1dGhvcj5LaXJjaGhvZjwvQXV0aG9yPjxZZWFyPjIwMDk8L1llYXI+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</w:fldData>
        </w:fldChar>
      </w:r>
      <w:r w:rsidR="00FE1BB0">
        <w:instrText xml:space="preserve"> ADDIN EN.CITE </w:instrText>
      </w:r>
      <w:r w:rsidR="00FE1BB0">
        <w:fldChar w:fldCharType="begin">
          <w:fldData xml:space="preserve">PEVuZE5vdGU+PENpdGU+PEF1dGhvcj5LaXJjaGhvZjwvQXV0aG9yPjxZZWFyPjIwMDk8L1llYXI+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</w:fldData>
        </w:fldChar>
      </w:r>
      <w:r w:rsidR="00FE1BB0">
        <w:instrText xml:space="preserve"> ADDIN EN.CITE.DATA </w:instrText>
      </w:r>
      <w:r w:rsidR="00FE1BB0">
        <w:fldChar w:fldCharType="end"/>
      </w:r>
      <w:r w:rsidR="009A21CC">
        <w:fldChar w:fldCharType="separate"/>
      </w:r>
      <w:r w:rsidR="00FE1BB0">
        <w:rPr>
          <w:noProof/>
        </w:rPr>
        <w:t>[17]</w:t>
      </w:r>
      <w:r w:rsidR="009A21CC">
        <w:fldChar w:fldCharType="end"/>
      </w:r>
      <w:r w:rsidR="005434CA">
        <w:t xml:space="preserve">. </w:t>
      </w:r>
    </w:p>
    <w:p w14:paraId="67F41166" w14:textId="77777777" w:rsidR="00F86EB9" w:rsidRDefault="00FC73AF" w:rsidP="001A66F9">
      <w:pPr>
        <w:spacing w:after="200" w:line="276" w:lineRule="auto"/>
        <w:jc w:val="both"/>
      </w:pPr>
      <w:r>
        <w:lastRenderedPageBreak/>
        <w:t xml:space="preserve">Given the </w:t>
      </w:r>
      <w:r w:rsidR="00E41B46">
        <w:t xml:space="preserve">multiplicity of factors relevant for optimal management of AF in clinical practice, advances in monitoring of AF and risk assessment tools, evolving treatment options and complexity of AF itself, it is not very likely that a simple but comprehensive classification of AF will be soon proposed.  </w:t>
      </w:r>
    </w:p>
    <w:p w14:paraId="2208F41C" w14:textId="4AF0A429" w:rsidR="009F2756" w:rsidRDefault="008137F4" w:rsidP="001A66F9">
      <w:pPr>
        <w:spacing w:after="200" w:line="276" w:lineRule="auto"/>
        <w:jc w:val="both"/>
      </w:pPr>
      <w:r>
        <w:t xml:space="preserve">From </w:t>
      </w:r>
      <w:r w:rsidR="00DE044F">
        <w:t xml:space="preserve">this </w:t>
      </w:r>
      <w:r>
        <w:t>viewpoint</w:t>
      </w:r>
      <w:r w:rsidR="00DE044F">
        <w:t>, w</w:t>
      </w:r>
      <w:r w:rsidR="005850B7">
        <w:t>e propose</w:t>
      </w:r>
      <w:r w:rsidR="00674D6E">
        <w:t xml:space="preserve"> a </w:t>
      </w:r>
      <w:r w:rsidR="009F2756" w:rsidRPr="009F2756">
        <w:t xml:space="preserve">paradigm shift from classification towards a structured </w:t>
      </w:r>
      <w:r w:rsidR="00E62A46" w:rsidRPr="009F2756">
        <w:rPr>
          <w:i/>
        </w:rPr>
        <w:t>characteri</w:t>
      </w:r>
      <w:r w:rsidR="00E62A46">
        <w:rPr>
          <w:i/>
        </w:rPr>
        <w:t>z</w:t>
      </w:r>
      <w:r w:rsidR="00E62A46" w:rsidRPr="009F2756">
        <w:rPr>
          <w:i/>
        </w:rPr>
        <w:t>ation</w:t>
      </w:r>
      <w:r w:rsidR="00E62A46" w:rsidRPr="009F2756">
        <w:t xml:space="preserve"> </w:t>
      </w:r>
      <w:r w:rsidR="009F2756">
        <w:t xml:space="preserve">of AF addressing </w:t>
      </w:r>
      <w:r w:rsidR="00B123B5">
        <w:t>specific</w:t>
      </w:r>
      <w:r w:rsidR="009F2756">
        <w:t xml:space="preserve"> domains</w:t>
      </w:r>
      <w:r w:rsidR="00B123B5">
        <w:t xml:space="preserve"> that have treatment and prognostic implications</w:t>
      </w:r>
      <w:r w:rsidR="009F2756" w:rsidRPr="009F2756">
        <w:t xml:space="preserve"> </w:t>
      </w:r>
      <w:r w:rsidR="00B123B5">
        <w:t xml:space="preserve">to </w:t>
      </w:r>
      <w:r w:rsidR="009F2756" w:rsidRPr="009F2756">
        <w:t>become a standard in clinical practice</w:t>
      </w:r>
      <w:r w:rsidR="009F2756">
        <w:t xml:space="preserve">, thus </w:t>
      </w:r>
      <w:r w:rsidR="009F2756" w:rsidRPr="009F2756">
        <w:t>streamlin</w:t>
      </w:r>
      <w:r w:rsidR="009F2756">
        <w:t>ing</w:t>
      </w:r>
      <w:r w:rsidR="009F2756" w:rsidRPr="009F2756">
        <w:t xml:space="preserve"> the assessment of AF patients at any healthcare level, facilitating communication</w:t>
      </w:r>
      <w:r w:rsidR="00B123B5">
        <w:t xml:space="preserve"> among physicians</w:t>
      </w:r>
      <w:r w:rsidR="009F2756" w:rsidRPr="009F2756">
        <w:t>, treatment decision-making and optimal management of AF patients</w:t>
      </w:r>
      <w:r w:rsidR="009F2756">
        <w:t>.</w:t>
      </w:r>
      <w:r w:rsidR="009F2756" w:rsidRPr="009F2756">
        <w:t xml:space="preserve"> </w:t>
      </w:r>
    </w:p>
    <w:p w14:paraId="688B4EBB" w14:textId="27AF77E7" w:rsidR="00674D6E" w:rsidRDefault="009F2756" w:rsidP="001A66F9">
      <w:pPr>
        <w:spacing w:after="200" w:line="276" w:lineRule="auto"/>
        <w:jc w:val="both"/>
      </w:pPr>
      <w:r>
        <w:t xml:space="preserve">Specifically, we propose </w:t>
      </w:r>
      <w:r w:rsidR="00B123B5">
        <w:t>the</w:t>
      </w:r>
      <w:r>
        <w:t xml:space="preserve"> </w:t>
      </w:r>
      <w:r w:rsidR="00B123B5">
        <w:t xml:space="preserve">4S-AF </w:t>
      </w:r>
      <w:r w:rsidR="00674D6E">
        <w:t xml:space="preserve">structured </w:t>
      </w:r>
      <w:r w:rsidR="007A7AA2">
        <w:t>pathophysiology</w:t>
      </w:r>
      <w:r w:rsidR="00E41B46">
        <w:t>-</w:t>
      </w:r>
      <w:r w:rsidR="00C27007">
        <w:t xml:space="preserve">based </w:t>
      </w:r>
      <w:r w:rsidR="00674D6E" w:rsidRPr="00D71C66">
        <w:rPr>
          <w:i/>
          <w:iCs/>
        </w:rPr>
        <w:t>characterization</w:t>
      </w:r>
      <w:r w:rsidR="00674D6E">
        <w:t xml:space="preserve"> </w:t>
      </w:r>
      <w:r w:rsidR="00AF56E1" w:rsidRPr="00E15266">
        <w:t xml:space="preserve">(rather than </w:t>
      </w:r>
      <w:r w:rsidR="001176F2" w:rsidRPr="00E15266">
        <w:t>classif</w:t>
      </w:r>
      <w:r w:rsidR="001176F2">
        <w:t>ication</w:t>
      </w:r>
      <w:r w:rsidR="00AF56E1" w:rsidRPr="00E15266">
        <w:t>)</w:t>
      </w:r>
      <w:r>
        <w:t xml:space="preserve"> scheme that includes four </w:t>
      </w:r>
      <w:r w:rsidR="00B123B5">
        <w:t xml:space="preserve">AF- and patient-related </w:t>
      </w:r>
      <w:r>
        <w:t>domains (Stroke risk; Symptoms; Severity of AF burden; Substrate severity)</w:t>
      </w:r>
      <w:r w:rsidR="008C0D16">
        <w:t>, Figure 1</w:t>
      </w:r>
      <w:r w:rsidR="00B123B5">
        <w:t>.</w:t>
      </w:r>
      <w:r>
        <w:t xml:space="preserve"> </w:t>
      </w:r>
    </w:p>
    <w:p w14:paraId="09F5D3BF" w14:textId="77777777" w:rsidR="001A66F9" w:rsidRDefault="001A66F9" w:rsidP="00A05604">
      <w:pPr>
        <w:spacing w:after="200" w:line="276" w:lineRule="auto"/>
        <w:jc w:val="both"/>
        <w:rPr>
          <w:b/>
        </w:rPr>
      </w:pPr>
    </w:p>
    <w:p w14:paraId="1C8E1171" w14:textId="5A4AFDC2" w:rsidR="00C30CEB" w:rsidRPr="00D67A07" w:rsidRDefault="00D67A07" w:rsidP="00A05604">
      <w:pPr>
        <w:spacing w:after="200" w:line="276" w:lineRule="auto"/>
        <w:jc w:val="both"/>
        <w:rPr>
          <w:b/>
        </w:rPr>
      </w:pPr>
      <w:r>
        <w:rPr>
          <w:b/>
        </w:rPr>
        <w:t xml:space="preserve">The </w:t>
      </w:r>
      <w:r w:rsidR="00A949EC">
        <w:rPr>
          <w:b/>
        </w:rPr>
        <w:t xml:space="preserve">need for a </w:t>
      </w:r>
      <w:r w:rsidR="00A26845">
        <w:rPr>
          <w:b/>
        </w:rPr>
        <w:t>structured</w:t>
      </w:r>
      <w:r>
        <w:rPr>
          <w:b/>
        </w:rPr>
        <w:t xml:space="preserve"> AF characterization</w:t>
      </w:r>
      <w:r w:rsidR="00576166">
        <w:rPr>
          <w:b/>
        </w:rPr>
        <w:t xml:space="preserve"> </w:t>
      </w:r>
    </w:p>
    <w:p w14:paraId="113FEBDA" w14:textId="2F865601" w:rsidR="00DC05BC" w:rsidRDefault="00F86EB9" w:rsidP="0071484A">
      <w:pPr>
        <w:spacing w:after="200" w:line="276" w:lineRule="auto"/>
        <w:jc w:val="both"/>
      </w:pPr>
      <w:r>
        <w:t>Being</w:t>
      </w:r>
      <w:r w:rsidR="00B72CAC">
        <w:t xml:space="preserve"> a </w:t>
      </w:r>
      <w:r w:rsidR="00857BA8">
        <w:t>multifaceted</w:t>
      </w:r>
      <w:r w:rsidR="00A26845">
        <w:t>,</w:t>
      </w:r>
      <w:r w:rsidR="00857BA8">
        <w:t xml:space="preserve"> </w:t>
      </w:r>
      <w:r w:rsidR="00A26845">
        <w:t xml:space="preserve">complex </w:t>
      </w:r>
      <w:r w:rsidR="00857BA8">
        <w:t xml:space="preserve">and </w:t>
      </w:r>
      <w:r w:rsidR="00EA7790">
        <w:t>very</w:t>
      </w:r>
      <w:r w:rsidR="00B72CAC">
        <w:t xml:space="preserve"> heterogeneous disease</w:t>
      </w:r>
      <w:r>
        <w:t>, AF</w:t>
      </w:r>
      <w:r w:rsidR="00B72CAC">
        <w:t xml:space="preserve"> </w:t>
      </w:r>
      <w:r w:rsidR="00D00ADB">
        <w:t>r</w:t>
      </w:r>
      <w:r w:rsidR="0067135C">
        <w:t xml:space="preserve">equires structured </w:t>
      </w:r>
      <w:r w:rsidR="007F26AE">
        <w:t xml:space="preserve">patient </w:t>
      </w:r>
      <w:r w:rsidR="0067135C">
        <w:t xml:space="preserve">management </w:t>
      </w:r>
      <w:r w:rsidR="00DB27DD">
        <w:t xml:space="preserve">and multiple treatment decisions </w:t>
      </w:r>
      <w:r w:rsidR="00D00ADB">
        <w:t xml:space="preserve">addressing </w:t>
      </w:r>
      <w:r w:rsidR="00DB27DD">
        <w:t>different</w:t>
      </w:r>
      <w:r w:rsidR="00D00ADB">
        <w:t xml:space="preserve"> treatment domains </w:t>
      </w:r>
      <w:r w:rsidR="00DB27DD">
        <w:t>such as</w:t>
      </w:r>
      <w:r w:rsidR="00D00ADB">
        <w:t xml:space="preserve"> stroke prevention, symptom improvement and </w:t>
      </w:r>
      <w:r w:rsidR="00DB27DD">
        <w:t xml:space="preserve">management of </w:t>
      </w:r>
      <w:r w:rsidR="00D00ADB">
        <w:t>concomitant conditions</w:t>
      </w:r>
      <w:r w:rsidR="00E376C8">
        <w:fldChar w:fldCharType="begin"/>
      </w:r>
      <w:r w:rsidR="00FE1BB0">
        <w:instrText xml:space="preserve"> ADDIN EN.CITE &lt;EndNote&gt;&lt;Cite&gt;&lt;Author&gt;Lip&lt;/Author&gt;&lt;Year&gt;2017&lt;/Year&gt;&lt;RecNum&gt;3610&lt;/RecNum&gt;&lt;DisplayText&gt;[18]&lt;/DisplayText&gt;&lt;record&gt;&lt;rec-number&gt;3610&lt;/rec-number&gt;&lt;foreign-keys&gt;&lt;key app="EN" db-id="a0srwfsx6wzw5ger5505a0rf0rrrzwxavx90" timestamp="1525180627"&gt;3610&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abbr-1&gt;Nature reviews. Cardiology&lt;/abbr-1&gt;&lt;/periodical&gt;&lt;pages&gt;627-628&lt;/pages&gt;&lt;volume&gt;14&lt;/volume&gt;&lt;number&gt;11&lt;/number&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sidR="00E376C8">
        <w:fldChar w:fldCharType="separate"/>
      </w:r>
      <w:r w:rsidR="00FE1BB0">
        <w:rPr>
          <w:noProof/>
        </w:rPr>
        <w:t>[18]</w:t>
      </w:r>
      <w:r w:rsidR="00E376C8">
        <w:fldChar w:fldCharType="end"/>
      </w:r>
      <w:r w:rsidR="0071484A">
        <w:t>.</w:t>
      </w:r>
      <w:r w:rsidR="00D00ADB">
        <w:t xml:space="preserve"> </w:t>
      </w:r>
      <w:r w:rsidR="00D8319C">
        <w:t>Importantly,</w:t>
      </w:r>
      <w:r w:rsidR="00B3781B">
        <w:t xml:space="preserve"> </w:t>
      </w:r>
      <w:r w:rsidR="00576166">
        <w:t xml:space="preserve">these </w:t>
      </w:r>
      <w:r w:rsidR="00B3781B">
        <w:t>decisions</w:t>
      </w:r>
      <w:r w:rsidR="0071484A">
        <w:t xml:space="preserve"> should be regularly re-evaluated, owing to dynamic changes in the patients’ individual risk profile</w:t>
      </w:r>
      <w:r w:rsidR="007C6916">
        <w:fldChar w:fldCharType="begin">
          <w:fldData xml:space="preserve">PEVuZE5vdGU+PENpdGU+PEF1dGhvcj5DaGFvPC9BdXRob3I+PFllYXI+MjAxODwvWWVhcj48UmVj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JiN4RDtJbnN0aXR1dGUgb2YgQ2FyZGlvdmFzY3VsYXIgU2NpZW5jZXMsIFVuaXZl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</w:fldData>
        </w:fldChar>
      </w:r>
      <w:r w:rsidR="00FE1BB0">
        <w:instrText xml:space="preserve"> ADDIN EN.CITE </w:instrText>
      </w:r>
      <w:r w:rsidR="00FE1BB0">
        <w:fldChar w:fldCharType="begin">
          <w:fldData xml:space="preserve">PEVuZE5vdGU+PENpdGU+PEF1dGhvcj5DaGFvPC9BdXRob3I+PFllYXI+MjAxODwvWWVhcj48UmVj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JiN4RDtJbnN0aXR1dGUgb2YgQ2FyZGlvdmFzY3VsYXIgU2NpZW5jZXMsIFVuaXZl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</w:fldData>
        </w:fldChar>
      </w:r>
      <w:r w:rsidR="00FE1BB0">
        <w:instrText xml:space="preserve"> ADDIN EN.CITE.DATA </w:instrText>
      </w:r>
      <w:r w:rsidR="00FE1BB0">
        <w:fldChar w:fldCharType="end"/>
      </w:r>
      <w:r w:rsidR="007C6916">
        <w:fldChar w:fldCharType="separate"/>
      </w:r>
      <w:r w:rsidR="00FE1BB0">
        <w:rPr>
          <w:noProof/>
        </w:rPr>
        <w:t>[19, 20]</w:t>
      </w:r>
      <w:r w:rsidR="007C6916">
        <w:fldChar w:fldCharType="end"/>
      </w:r>
      <w:r w:rsidR="0071484A">
        <w:t xml:space="preserve">. </w:t>
      </w:r>
    </w:p>
    <w:p w14:paraId="5C47CED4" w14:textId="4F9E29BF" w:rsidR="00BB0C99" w:rsidRDefault="00D8319C" w:rsidP="00A949EC">
      <w:pPr>
        <w:spacing w:after="200" w:line="276" w:lineRule="auto"/>
        <w:jc w:val="both"/>
      </w:pPr>
      <w:r>
        <w:t>Sometimes</w:t>
      </w:r>
      <w:r w:rsidR="00BB0C99">
        <w:t xml:space="preserve"> the complexity of </w:t>
      </w:r>
      <w:r>
        <w:t>patient- and/or AF-related</w:t>
      </w:r>
      <w:r w:rsidR="00BB0C99">
        <w:t xml:space="preserve"> features requires </w:t>
      </w:r>
      <w:r w:rsidR="00F86EB9">
        <w:t xml:space="preserve">multidisciplinary </w:t>
      </w:r>
      <w:r>
        <w:t>engagement</w:t>
      </w:r>
      <w:r w:rsidR="00BB0C99">
        <w:t xml:space="preserve"> to facilitate treatment decision</w:t>
      </w:r>
      <w:r w:rsidR="00B85426">
        <w:t>s</w:t>
      </w:r>
      <w:r w:rsidR="00BB0C99">
        <w:t>-</w:t>
      </w:r>
      <w:r w:rsidR="00B85426">
        <w:t>relating to</w:t>
      </w:r>
      <w:r w:rsidR="00B3781B">
        <w:t xml:space="preserve"> </w:t>
      </w:r>
      <w:r w:rsidR="00B85426">
        <w:t>thrombo-embolic protection</w:t>
      </w:r>
      <w:r w:rsidR="00B3781B">
        <w:t xml:space="preserve">, cardioversion, antiarrhythmic drug therapy, </w:t>
      </w:r>
      <w:r w:rsidR="00B85426">
        <w:t xml:space="preserve">left atrial </w:t>
      </w:r>
      <w:r w:rsidR="00B3781B">
        <w:t>catheter ablation or rate control</w:t>
      </w:r>
      <w:r w:rsidR="007C6916">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 </w:instrText>
      </w:r>
      <w:r w:rsidR="0071498A">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DATA </w:instrText>
      </w:r>
      <w:r w:rsidR="0071498A">
        <w:fldChar w:fldCharType="end"/>
      </w:r>
      <w:r w:rsidR="007C6916">
        <w:fldChar w:fldCharType="separate"/>
      </w:r>
      <w:r w:rsidR="0071498A">
        <w:rPr>
          <w:noProof/>
        </w:rPr>
        <w:t>[5]</w:t>
      </w:r>
      <w:r w:rsidR="007C6916">
        <w:fldChar w:fldCharType="end"/>
      </w:r>
      <w:r w:rsidR="00BB0C99">
        <w:t xml:space="preserve">. In daily clinical work, </w:t>
      </w:r>
      <w:r w:rsidR="006168D3">
        <w:t>AF-related</w:t>
      </w:r>
      <w:r w:rsidR="00BB0C99">
        <w:t xml:space="preserve"> communication among </w:t>
      </w:r>
      <w:r w:rsidR="007A7EA0">
        <w:t xml:space="preserve">practitioners </w:t>
      </w:r>
      <w:r w:rsidR="00576166">
        <w:t>including</w:t>
      </w:r>
      <w:r w:rsidR="007A7EA0">
        <w:t xml:space="preserve"> expert consultants</w:t>
      </w:r>
      <w:r w:rsidR="00BB0C99">
        <w:t xml:space="preserve"> needs to be rapid but comprehensive,</w:t>
      </w:r>
      <w:r w:rsidR="00DD4AFF">
        <w:t xml:space="preserve"> </w:t>
      </w:r>
      <w:r w:rsidR="00F86EB9">
        <w:t xml:space="preserve">efficiently </w:t>
      </w:r>
      <w:r w:rsidR="00BB0C99">
        <w:t xml:space="preserve">providing </w:t>
      </w:r>
      <w:r w:rsidR="007A7EA0">
        <w:t xml:space="preserve">all </w:t>
      </w:r>
      <w:r w:rsidR="00B85426">
        <w:t xml:space="preserve">the relevant </w:t>
      </w:r>
      <w:r w:rsidR="00BB0C99">
        <w:t xml:space="preserve">information </w:t>
      </w:r>
      <w:r w:rsidR="00B85426">
        <w:t>to</w:t>
      </w:r>
      <w:r w:rsidR="00330BAC">
        <w:t xml:space="preserve"> </w:t>
      </w:r>
      <w:r w:rsidR="00B85426">
        <w:t xml:space="preserve">facilitate </w:t>
      </w:r>
      <w:r w:rsidR="00330BAC">
        <w:t>treatment decision</w:t>
      </w:r>
      <w:r w:rsidR="00B85426">
        <w:t>s</w:t>
      </w:r>
      <w:r w:rsidR="007C6916">
        <w:fldChar w:fldCharType="begin"/>
      </w:r>
      <w:r w:rsidR="009A21CC">
        <w:instrText xml:space="preserve"> ADDIN EN.CITE &lt;EndNote&gt;&lt;Cite&gt;&lt;Author&gt;Gallagher&lt;/Author&gt;&lt;Year&gt;1998&lt;/Year&gt;&lt;RecNum&gt;3914&lt;/RecNum&gt;&lt;DisplayText&gt;[12]&lt;/DisplayText&gt;&lt;record&gt;&lt;rec-number&gt;3914&lt;/rec-number&gt;&lt;foreign-keys&gt;&lt;key app="EN" db-id="a0srwfsx6wzw5ger5505a0rf0rrrzwxavx90" timestamp="1547155412"&gt;3914&lt;/key&gt;&lt;/foreign-keys&gt;&lt;ref-type name="Journal Article"&gt;17&lt;/ref-type&gt;&lt;contributors&gt;&lt;authors&gt;&lt;author&gt;Gallagher, M. M.&lt;/author&gt;&lt;author&gt;Camm, J.&lt;/author&gt;&lt;/authors&gt;&lt;/contributors&gt;&lt;auth-address&gt;Department of Cardiological Sciences, St. George&amp;apos;s Hospital Medical School, London, United Kingdom.&lt;/auth-address&gt;&lt;titles&gt;&lt;title&gt;Classification of atrial fibrillation&lt;/title&gt;&lt;secondary-title&gt;Am J Cardiol&lt;/secondary-title&gt;&lt;/titles&gt;&lt;periodical&gt;&lt;full-title&gt;Am J Cardiol&lt;/full-title&gt;&lt;abbr-1&gt;The American journal of cardiology&lt;/abbr-1&gt;&lt;/periodical&gt;&lt;pages&gt;18N-28N&lt;/pages&gt;&lt;volume&gt;82&lt;/volume&gt;&lt;number&gt;8A&lt;/number&gt;&lt;keywords&gt;&lt;keyword&gt;Atrial Fibrillation/*classification/diagnosis/physiopathology&lt;/keyword&gt;&lt;keyword&gt;Electrocardiography&lt;/keyword&gt;&lt;keyword&gt;Electrophysiology&lt;/keyword&gt;&lt;keyword&gt;Heart Rate/physiology&lt;/keyword&gt;&lt;keyword&gt;Humans&lt;/keyword&gt;&lt;keyword&gt;Terminology as Topic&lt;/keyword&gt;&lt;keyword&gt;Time Factors&lt;/keyword&gt;&lt;/keywords&gt;&lt;dates&gt;&lt;year&gt;1998&lt;/year&gt;&lt;pub-dates&gt;&lt;date&gt;Oct 16&lt;/date&gt;&lt;/pub-dates&gt;&lt;/dates&gt;&lt;isbn&gt;0002-9149 (Print)&amp;#xD;0002-9149 (Linking)&lt;/isbn&gt;&lt;accession-num&gt;9809897&lt;/accession-num&gt;&lt;urls&gt;&lt;related-urls&gt;&lt;url&gt;https://www.ncbi.nlm.nih.gov/pubmed/9809897&lt;/url&gt;&lt;/related-urls&gt;&lt;/urls&gt;&lt;/record&gt;&lt;/Cite&gt;&lt;/EndNote&gt;</w:instrText>
      </w:r>
      <w:r w:rsidR="007C6916">
        <w:fldChar w:fldCharType="separate"/>
      </w:r>
      <w:r w:rsidR="009A21CC">
        <w:rPr>
          <w:noProof/>
        </w:rPr>
        <w:t>[12]</w:t>
      </w:r>
      <w:r w:rsidR="007C6916">
        <w:fldChar w:fldCharType="end"/>
      </w:r>
      <w:r w:rsidR="00BB0C99">
        <w:t>.</w:t>
      </w:r>
    </w:p>
    <w:p w14:paraId="49D6838A" w14:textId="75A03884" w:rsidR="00AB3AC2" w:rsidRDefault="007A7EA0" w:rsidP="00A949EC">
      <w:pPr>
        <w:spacing w:after="200" w:line="276" w:lineRule="auto"/>
        <w:jc w:val="both"/>
      </w:pPr>
      <w:r>
        <w:t>M</w:t>
      </w:r>
      <w:r w:rsidR="00857BA8">
        <w:t xml:space="preserve">odern medicine is characterized by </w:t>
      </w:r>
      <w:r w:rsidR="005642B6">
        <w:t>rapidly evolving means of communication of health-related information among physicians (and patients), including computer-</w:t>
      </w:r>
      <w:r>
        <w:t xml:space="preserve"> or mobile application-</w:t>
      </w:r>
      <w:r w:rsidR="005642B6">
        <w:t xml:space="preserve">based decision support tools </w:t>
      </w:r>
      <w:r w:rsidR="00576166">
        <w:t>for</w:t>
      </w:r>
      <w:r w:rsidR="005642B6">
        <w:t xml:space="preserve"> clinicians and/or patients. </w:t>
      </w:r>
      <w:r w:rsidR="00AB3AC2">
        <w:t>Recen</w:t>
      </w:r>
      <w:r w:rsidR="007033CC">
        <w:t xml:space="preserve">tly, several </w:t>
      </w:r>
      <w:r w:rsidR="00A949EC">
        <w:t>such</w:t>
      </w:r>
      <w:r w:rsidR="007033CC">
        <w:t xml:space="preserve"> tools</w:t>
      </w:r>
      <w:r w:rsidR="00AB3AC2">
        <w:t xml:space="preserve"> have been developed specifically for AF, and </w:t>
      </w:r>
      <w:r w:rsidR="007033CC">
        <w:t>preliminary</w:t>
      </w:r>
      <w:r w:rsidR="00AB3AC2">
        <w:t xml:space="preserve"> data suggest a potential for </w:t>
      </w:r>
      <w:r w:rsidR="007033CC">
        <w:t>improving</w:t>
      </w:r>
      <w:r w:rsidR="00AB3AC2">
        <w:t xml:space="preserve"> AF management and patient outcomes using these tools</w:t>
      </w:r>
      <w:r w:rsidR="007C6916">
        <w:fldChar w:fldCharType="begin">
          <w:fldData xml:space="preserve">PEVuZE5vdGU+PENpdGU+PEF1dGhvcj5HdW88L0F1dGhvcj48WWVhcj4yMDE3PC9ZZWFyPjxSZWNO
dW0+NDAxMzwvUmVjTnVtPjxEaXNwbGF5VGV4dD5bMjEsIDIyXTwvRGlzcGxheVRleHQ+PHJlY29y
ZD48cmVjLW51bWJlcj40MDEzPC9yZWMtbnVtYmVyPjxmb3JlaWduLWtleXM+PGtleSBhcHA9IkVO
IiBkYi1pZD0iYTBzcndmc3g2d3p3NWdlcjU1MDVhMHJmMHJycnp3eGF2eDkwIiB0aW1lc3RhbXA9
IjE1NTM4NDA5MjAiPjQwMTM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wvdGl0bGVzPjxwZXJp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</w:fldData>
        </w:fldChar>
      </w:r>
      <w:r w:rsidR="00FE1BB0">
        <w:instrText xml:space="preserve"> ADDIN EN.CITE </w:instrText>
      </w:r>
      <w:r w:rsidR="00FE1BB0">
        <w:fldChar w:fldCharType="begin">
          <w:fldData xml:space="preserve">PEVuZE5vdGU+PENpdGU+PEF1dGhvcj5HdW88L0F1dGhvcj48WWVhcj4yMDE3PC9ZZWFyPjxSZWNO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</w:fldData>
        </w:fldChar>
      </w:r>
      <w:r w:rsidR="00FE1BB0">
        <w:instrText xml:space="preserve"> ADDIN EN.CITE.DATA </w:instrText>
      </w:r>
      <w:r w:rsidR="00FE1BB0">
        <w:fldChar w:fldCharType="end"/>
      </w:r>
      <w:r w:rsidR="007C6916">
        <w:fldChar w:fldCharType="separate"/>
      </w:r>
      <w:r w:rsidR="00FE1BB0">
        <w:rPr>
          <w:noProof/>
        </w:rPr>
        <w:t>[21, 22]</w:t>
      </w:r>
      <w:r w:rsidR="007C6916">
        <w:fldChar w:fldCharType="end"/>
      </w:r>
      <w:r w:rsidR="00AB3AC2">
        <w:t>.</w:t>
      </w:r>
      <w:r w:rsidR="00A949EC" w:rsidRPr="00A949EC">
        <w:t xml:space="preserve"> </w:t>
      </w:r>
      <w:r w:rsidR="00A949EC">
        <w:t>Importantly, the</w:t>
      </w:r>
      <w:r w:rsidR="00576166">
        <w:t>ir</w:t>
      </w:r>
      <w:r w:rsidR="00A949EC">
        <w:t xml:space="preserve"> output strongly depends on comprehensiveness </w:t>
      </w:r>
      <w:r w:rsidR="006168D3">
        <w:t xml:space="preserve">(and accuracy) </w:t>
      </w:r>
      <w:r w:rsidR="00A949EC">
        <w:t>of AF-related and</w:t>
      </w:r>
      <w:r w:rsidR="006168D3">
        <w:t xml:space="preserve"> other health information entered </w:t>
      </w:r>
      <w:r w:rsidR="00A949EC">
        <w:t>for a given patient.</w:t>
      </w:r>
    </w:p>
    <w:p w14:paraId="45812DE2" w14:textId="7A41DBF1" w:rsidR="00A949EC" w:rsidRDefault="00A949EC" w:rsidP="00A949EC">
      <w:pPr>
        <w:spacing w:after="200" w:line="276" w:lineRule="auto"/>
        <w:jc w:val="both"/>
      </w:pPr>
      <w:r>
        <w:lastRenderedPageBreak/>
        <w:t xml:space="preserve">Finally, the use of electronic </w:t>
      </w:r>
      <w:r w:rsidR="006168D3">
        <w:t>medical and health record</w:t>
      </w:r>
      <w:r>
        <w:t>s is increasing worldwide. These systems provide an opportunity for rapid creation of large datasets that can be u</w:t>
      </w:r>
      <w:r w:rsidR="00B02A06">
        <w:t>sed for research purposes</w:t>
      </w:r>
      <w:r w:rsidR="006168D3">
        <w:t>. T</w:t>
      </w:r>
      <w:r w:rsidR="00B02A06">
        <w:t xml:space="preserve">he use of </w:t>
      </w:r>
      <w:r w:rsidR="006168D3">
        <w:t>a uniformly</w:t>
      </w:r>
      <w:r>
        <w:t xml:space="preserve"> </w:t>
      </w:r>
      <w:r w:rsidR="006168D3">
        <w:t>structured</w:t>
      </w:r>
      <w:r>
        <w:t xml:space="preserve"> characterization of AF </w:t>
      </w:r>
      <w:r w:rsidR="007F26AE">
        <w:t xml:space="preserve">patients </w:t>
      </w:r>
      <w:r w:rsidR="00330BAC">
        <w:t xml:space="preserve">across various datasets </w:t>
      </w:r>
      <w:r>
        <w:t>would improve the compatibility</w:t>
      </w:r>
      <w:r w:rsidR="00B02A06">
        <w:t xml:space="preserve"> of </w:t>
      </w:r>
      <w:r w:rsidR="002F7BB1">
        <w:t>data from various sources</w:t>
      </w:r>
      <w:r w:rsidR="00B02A06">
        <w:t>.</w:t>
      </w:r>
      <w:r>
        <w:t xml:space="preserve">  </w:t>
      </w:r>
    </w:p>
    <w:p w14:paraId="633D6EC0" w14:textId="097BCC98" w:rsidR="00AC5EB7" w:rsidRDefault="00981EC2" w:rsidP="00A949EC">
      <w:pPr>
        <w:spacing w:after="200" w:line="276" w:lineRule="auto"/>
        <w:jc w:val="both"/>
      </w:pPr>
      <w:r>
        <w:t>In all these circumstances, including routine clinical practice, the use of a structured characterization</w:t>
      </w:r>
      <w:r w:rsidR="00AC5EB7">
        <w:t xml:space="preserve"> of AF</w:t>
      </w:r>
      <w:r w:rsidR="007F26AE">
        <w:t xml:space="preserve"> patients</w:t>
      </w:r>
      <w:r w:rsidR="00AC5EB7">
        <w:t>,</w:t>
      </w:r>
      <w:r>
        <w:t xml:space="preserve"> with</w:t>
      </w:r>
      <w:r w:rsidR="00D67A07">
        <w:t xml:space="preserve"> </w:t>
      </w:r>
      <w:r>
        <w:t>well-</w:t>
      </w:r>
      <w:r w:rsidR="00D67A07">
        <w:t>defined descriptors</w:t>
      </w:r>
      <w:r>
        <w:t xml:space="preserve"> would facilitate not only the communication among involved practitioners, but also treatment decisions and overall management of AF patients</w:t>
      </w:r>
      <w:r w:rsidR="00CA78F5">
        <w:fldChar w:fldCharType="begin"/>
      </w:r>
      <w:r w:rsidR="00FE1BB0">
        <w:instrText xml:space="preserve"> ADDIN EN.CITE &lt;EndNote&gt;&lt;Cite&gt;&lt;Author&gt;Lip&lt;/Author&gt;&lt;Year&gt;2017&lt;/Year&gt;&lt;RecNum&gt;3909&lt;/RecNum&gt;&lt;DisplayText&gt;[18]&lt;/DisplayText&gt;&lt;record&gt;&lt;rec-number&gt;3909&lt;/rec-number&gt;&lt;foreign-keys&gt;&lt;key app="EN" db-id="a0srwfsx6wzw5ger5505a0rf0rrrzwxavx90" timestamp="1523281171"&gt;3909&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abbr-1&gt;Nature reviews. Cardiology&lt;/abbr-1&gt;&lt;/periodical&gt;&lt;pages&gt;627-628&lt;/pages&gt;&lt;volume&gt;14&lt;/volume&gt;&lt;number&gt;11&lt;/number&gt;&lt;edition&gt;2017/09/30&lt;/edition&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sidR="00CA78F5">
        <w:fldChar w:fldCharType="separate"/>
      </w:r>
      <w:r w:rsidR="00FE1BB0">
        <w:rPr>
          <w:noProof/>
        </w:rPr>
        <w:t>[18]</w:t>
      </w:r>
      <w:r w:rsidR="00CA78F5">
        <w:fldChar w:fldCharType="end"/>
      </w:r>
      <w:r w:rsidR="00AC5EB7">
        <w:t>.</w:t>
      </w:r>
    </w:p>
    <w:p w14:paraId="43288693" w14:textId="1C52023D" w:rsidR="005B04BD" w:rsidRDefault="00DE044F" w:rsidP="00A949EC">
      <w:pPr>
        <w:spacing w:after="200" w:line="276" w:lineRule="auto"/>
        <w:jc w:val="both"/>
      </w:pPr>
      <w:r>
        <w:t>Indeed, using</w:t>
      </w:r>
      <w:r w:rsidR="00AC5EB7">
        <w:t xml:space="preserve"> </w:t>
      </w:r>
      <w:r w:rsidR="005B04BD">
        <w:t xml:space="preserve">such </w:t>
      </w:r>
      <w:r>
        <w:t xml:space="preserve">a </w:t>
      </w:r>
      <w:r w:rsidR="005B04BD">
        <w:t xml:space="preserve">structured AF </w:t>
      </w:r>
      <w:r w:rsidR="007F26AE">
        <w:t xml:space="preserve">patient </w:t>
      </w:r>
      <w:r w:rsidR="005B04BD">
        <w:t xml:space="preserve">characterization </w:t>
      </w:r>
      <w:r w:rsidR="005C4751">
        <w:t xml:space="preserve">scheme </w:t>
      </w:r>
      <w:r>
        <w:t xml:space="preserve">would </w:t>
      </w:r>
      <w:r w:rsidR="00880293">
        <w:t>help</w:t>
      </w:r>
      <w:r w:rsidR="001548DD">
        <w:t xml:space="preserve"> physicians </w:t>
      </w:r>
      <w:r w:rsidR="00880293">
        <w:t xml:space="preserve">achieve </w:t>
      </w:r>
      <w:r w:rsidR="005B04BD">
        <w:t>a good balance of simplicity, practicality and informati</w:t>
      </w:r>
      <w:r w:rsidR="00880293">
        <w:t>on-based</w:t>
      </w:r>
      <w:r w:rsidR="005B04BD">
        <w:t xml:space="preserve"> treatment decision-making.</w:t>
      </w:r>
    </w:p>
    <w:p w14:paraId="456C8DB6" w14:textId="77777777" w:rsidR="005B04BD" w:rsidRDefault="005B04BD" w:rsidP="00A949EC">
      <w:pPr>
        <w:spacing w:after="200" w:line="276" w:lineRule="auto"/>
        <w:jc w:val="both"/>
      </w:pPr>
    </w:p>
    <w:p w14:paraId="31600082" w14:textId="54AEBEA0" w:rsidR="005B04BD" w:rsidRDefault="005B04BD" w:rsidP="00A949EC">
      <w:pPr>
        <w:spacing w:after="200" w:line="276" w:lineRule="auto"/>
        <w:jc w:val="both"/>
        <w:rPr>
          <w:b/>
        </w:rPr>
      </w:pPr>
      <w:r>
        <w:rPr>
          <w:b/>
        </w:rPr>
        <w:t xml:space="preserve">The </w:t>
      </w:r>
      <w:r w:rsidR="007D4E72">
        <w:rPr>
          <w:b/>
        </w:rPr>
        <w:t>4S-AF</w:t>
      </w:r>
      <w:r>
        <w:rPr>
          <w:b/>
        </w:rPr>
        <w:t xml:space="preserve"> </w:t>
      </w:r>
      <w:r w:rsidR="007D4E72">
        <w:rPr>
          <w:b/>
        </w:rPr>
        <w:t xml:space="preserve">scheme </w:t>
      </w:r>
      <w:r w:rsidR="005248AA">
        <w:rPr>
          <w:b/>
        </w:rPr>
        <w:t xml:space="preserve">for </w:t>
      </w:r>
      <w:r>
        <w:rPr>
          <w:b/>
        </w:rPr>
        <w:t xml:space="preserve">characterization of </w:t>
      </w:r>
      <w:r w:rsidR="00451924">
        <w:rPr>
          <w:b/>
        </w:rPr>
        <w:t xml:space="preserve">patients with </w:t>
      </w:r>
      <w:r w:rsidR="00D735DC">
        <w:rPr>
          <w:b/>
        </w:rPr>
        <w:t xml:space="preserve">clinically diagnosed </w:t>
      </w:r>
      <w:r>
        <w:rPr>
          <w:b/>
        </w:rPr>
        <w:t>AF</w:t>
      </w:r>
    </w:p>
    <w:p w14:paraId="5CBF6DAB" w14:textId="7A866E69" w:rsidR="00C323D9" w:rsidRDefault="001548DD" w:rsidP="00A949EC">
      <w:pPr>
        <w:spacing w:after="200" w:line="276" w:lineRule="auto"/>
        <w:jc w:val="both"/>
      </w:pPr>
      <w:r>
        <w:t>T</w:t>
      </w:r>
      <w:r w:rsidR="005B04BD">
        <w:t xml:space="preserve">he two key </w:t>
      </w:r>
      <w:r w:rsidR="00C323D9">
        <w:t xml:space="preserve">AF-specific </w:t>
      </w:r>
      <w:r w:rsidR="005B04BD">
        <w:t>treatment decisions are</w:t>
      </w:r>
      <w:r w:rsidR="00580898">
        <w:t>:</w:t>
      </w:r>
      <w:r w:rsidR="005B04BD">
        <w:t xml:space="preserve"> </w:t>
      </w:r>
      <w:r w:rsidR="00580898" w:rsidRPr="00D71C66">
        <w:rPr>
          <w:i/>
          <w:iCs/>
        </w:rPr>
        <w:t>i</w:t>
      </w:r>
      <w:r w:rsidR="00580898">
        <w:t xml:space="preserve">) </w:t>
      </w:r>
      <w:r w:rsidR="005B04BD">
        <w:t xml:space="preserve">the need for </w:t>
      </w:r>
      <w:r w:rsidR="00880293">
        <w:t xml:space="preserve">thrombo-prophylaxis </w:t>
      </w:r>
      <w:r w:rsidR="001D331F">
        <w:t>to prevent stroke or systemic embolic events</w:t>
      </w:r>
      <w:r w:rsidR="00580898">
        <w:t>,</w:t>
      </w:r>
      <w:r w:rsidR="001D331F">
        <w:t xml:space="preserve"> including the choice of optimal thromboprophylactic strategy </w:t>
      </w:r>
      <w:r w:rsidR="00580898">
        <w:t>(</w:t>
      </w:r>
      <w:r w:rsidR="001D331F">
        <w:t>most commonly</w:t>
      </w:r>
      <w:r w:rsidR="00580898">
        <w:t xml:space="preserve"> the use of</w:t>
      </w:r>
      <w:r w:rsidR="001D331F">
        <w:t xml:space="preserve"> </w:t>
      </w:r>
      <w:r w:rsidR="005B04BD">
        <w:t xml:space="preserve">oral anticoagulant therapy </w:t>
      </w:r>
      <w:r w:rsidR="001D331F">
        <w:t>[</w:t>
      </w:r>
      <w:r w:rsidR="005248AA">
        <w:t>OAC</w:t>
      </w:r>
      <w:r w:rsidR="001D331F">
        <w:t>]</w:t>
      </w:r>
      <w:r w:rsidR="005248AA">
        <w:t>)</w:t>
      </w:r>
      <w:r w:rsidR="00880293">
        <w:t>,</w:t>
      </w:r>
      <w:r w:rsidR="005B04BD">
        <w:t xml:space="preserve"> and </w:t>
      </w:r>
      <w:r w:rsidR="00580898" w:rsidRPr="00D71C66">
        <w:rPr>
          <w:i/>
          <w:iCs/>
        </w:rPr>
        <w:t>ii</w:t>
      </w:r>
      <w:r w:rsidR="00580898">
        <w:t xml:space="preserve">) </w:t>
      </w:r>
      <w:r w:rsidR="00880293">
        <w:t xml:space="preserve">appropriate </w:t>
      </w:r>
      <w:r w:rsidR="005B04BD">
        <w:t xml:space="preserve">choice </w:t>
      </w:r>
      <w:r w:rsidR="00880293">
        <w:t xml:space="preserve">of </w:t>
      </w:r>
      <w:r w:rsidR="005B04BD">
        <w:t xml:space="preserve">rate </w:t>
      </w:r>
      <w:r w:rsidR="00580898">
        <w:t>and/</w:t>
      </w:r>
      <w:r w:rsidR="00880293">
        <w:t xml:space="preserve">or </w:t>
      </w:r>
      <w:r w:rsidR="005B04BD">
        <w:t>rhythm control</w:t>
      </w:r>
      <w:r w:rsidR="00386936">
        <w:t xml:space="preserve"> </w:t>
      </w:r>
      <w:r w:rsidR="005B04BD">
        <w:t>to improve symptoms and prevent complications of AF such as heart failure</w:t>
      </w:r>
      <w:r w:rsidR="007D4E72">
        <w:t xml:space="preserve"> </w:t>
      </w:r>
      <w:r w:rsidR="007C6916">
        <w:fldChar w:fldCharType="begin"/>
      </w:r>
      <w:r w:rsidR="00FE1BB0">
        <w:instrText xml:space="preserve"> ADDIN EN.CITE &lt;EndNote&gt;&lt;Cite&gt;&lt;Author&gt;Lip&lt;/Author&gt;&lt;Year&gt;2017&lt;/Year&gt;&lt;RecNum&gt;3610&lt;/RecNum&gt;&lt;DisplayText&gt;[18]&lt;/DisplayText&gt;&lt;record&gt;&lt;rec-number&gt;3610&lt;/rec-number&gt;&lt;foreign-keys&gt;&lt;key app="EN" db-id="a0srwfsx6wzw5ger5505a0rf0rrrzwxavx90" timestamp="1525180627"&gt;3610&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abbr-1&gt;Nature reviews. Cardiology&lt;/abbr-1&gt;&lt;/periodical&gt;&lt;pages&gt;627-628&lt;/pages&gt;&lt;volume&gt;14&lt;/volume&gt;&lt;number&gt;11&lt;/number&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sidR="007C6916">
        <w:fldChar w:fldCharType="separate"/>
      </w:r>
      <w:r w:rsidR="00FE1BB0">
        <w:rPr>
          <w:noProof/>
        </w:rPr>
        <w:t>[18]</w:t>
      </w:r>
      <w:r w:rsidR="007C6916">
        <w:fldChar w:fldCharType="end"/>
      </w:r>
      <w:r w:rsidR="00C323D9">
        <w:t xml:space="preserve">. In addition, the rhythm control treatment strategy often involves choosing </w:t>
      </w:r>
      <w:r w:rsidR="00C4080F">
        <w:t xml:space="preserve">between </w:t>
      </w:r>
      <w:r>
        <w:t>long-term antiarrhythmic drug medication</w:t>
      </w:r>
      <w:r w:rsidR="00C323D9">
        <w:t xml:space="preserve"> or </w:t>
      </w:r>
      <w:r w:rsidR="00880293">
        <w:t xml:space="preserve">atrial </w:t>
      </w:r>
      <w:r w:rsidR="00C323D9">
        <w:t>ablation</w:t>
      </w:r>
      <w:r w:rsidR="007C6916">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 </w:instrText>
      </w:r>
      <w:r w:rsidR="0071498A">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DATA </w:instrText>
      </w:r>
      <w:r w:rsidR="0071498A">
        <w:fldChar w:fldCharType="end"/>
      </w:r>
      <w:r w:rsidR="007C6916">
        <w:fldChar w:fldCharType="separate"/>
      </w:r>
      <w:r w:rsidR="0071498A">
        <w:rPr>
          <w:noProof/>
        </w:rPr>
        <w:t>[5]</w:t>
      </w:r>
      <w:r w:rsidR="007C6916">
        <w:fldChar w:fldCharType="end"/>
      </w:r>
      <w:r w:rsidR="00C323D9">
        <w:t>.</w:t>
      </w:r>
    </w:p>
    <w:p w14:paraId="162DC3BF" w14:textId="2C3135A2" w:rsidR="002A6456" w:rsidRDefault="00C323D9" w:rsidP="00A949EC">
      <w:pPr>
        <w:spacing w:after="200" w:line="276" w:lineRule="auto"/>
        <w:jc w:val="both"/>
      </w:pPr>
      <w:r>
        <w:t xml:space="preserve">Whereas patient’s age (and other demographic features), cardiovascular risk factors and comorbid diseases should be routinely noted in </w:t>
      </w:r>
      <w:r w:rsidR="00580898">
        <w:t xml:space="preserve">the patient’s </w:t>
      </w:r>
      <w:r>
        <w:t xml:space="preserve">medical, </w:t>
      </w:r>
      <w:r w:rsidR="0083350A">
        <w:t xml:space="preserve">a more detailed characterisation of </w:t>
      </w:r>
      <w:r>
        <w:t xml:space="preserve">AF-specific features </w:t>
      </w:r>
      <w:r w:rsidR="00C4080F">
        <w:t>combined</w:t>
      </w:r>
      <w:r>
        <w:t xml:space="preserve"> into</w:t>
      </w:r>
      <w:r w:rsidR="00C4080F">
        <w:t xml:space="preserve"> a structured </w:t>
      </w:r>
      <w:r w:rsidR="00D8523D">
        <w:t>system</w:t>
      </w:r>
      <w:r w:rsidR="00C4080F">
        <w:t xml:space="preserve"> for comprehensive </w:t>
      </w:r>
      <w:r w:rsidR="00880293">
        <w:t xml:space="preserve">description of </w:t>
      </w:r>
      <w:r w:rsidR="00C4080F">
        <w:t xml:space="preserve">AF </w:t>
      </w:r>
      <w:r w:rsidR="00580898">
        <w:t>would facilitate</w:t>
      </w:r>
      <w:r w:rsidR="0083350A">
        <w:t xml:space="preserve"> the choice of optimal treatment</w:t>
      </w:r>
      <w:r w:rsidR="00580898">
        <w:t xml:space="preserve">, not only affecting </w:t>
      </w:r>
      <w:r w:rsidR="0083350A">
        <w:t xml:space="preserve">the </w:t>
      </w:r>
      <w:r w:rsidR="00564DD3">
        <w:t xml:space="preserve">success </w:t>
      </w:r>
      <w:r w:rsidR="0083350A">
        <w:t xml:space="preserve">of interventional procedures but also the </w:t>
      </w:r>
      <w:r w:rsidR="00564DD3">
        <w:t>patient outcome</w:t>
      </w:r>
      <w:r w:rsidR="00C4080F">
        <w:t>.</w:t>
      </w:r>
    </w:p>
    <w:p w14:paraId="7BE5A2EC" w14:textId="7820488D" w:rsidR="00AF56E1" w:rsidRDefault="00AF56E1" w:rsidP="00A949EC">
      <w:pPr>
        <w:spacing w:after="200" w:line="276" w:lineRule="auto"/>
        <w:jc w:val="both"/>
      </w:pPr>
      <w:r>
        <w:t>We therefore propose a structured characterization of</w:t>
      </w:r>
      <w:r w:rsidRPr="00C0681B">
        <w:t xml:space="preserve"> </w:t>
      </w:r>
      <w:r>
        <w:t>AF</w:t>
      </w:r>
      <w:r w:rsidRPr="00C0681B">
        <w:t xml:space="preserve"> </w:t>
      </w:r>
      <w:r w:rsidR="00564DD3">
        <w:t xml:space="preserve">patients </w:t>
      </w:r>
      <w:r w:rsidRPr="00C0681B">
        <w:t xml:space="preserve">in clinical practice using </w:t>
      </w:r>
      <w:r w:rsidR="00ED6E18">
        <w:t>the 4S-AF scheme that addresses</w:t>
      </w:r>
      <w:r>
        <w:t xml:space="preserve"> </w:t>
      </w:r>
      <w:r w:rsidRPr="00C0681B">
        <w:t xml:space="preserve">Stroke risk; </w:t>
      </w:r>
      <w:r w:rsidR="00ED6E18">
        <w:t xml:space="preserve">Symptom severity; </w:t>
      </w:r>
      <w:r w:rsidRPr="00C0681B">
        <w:t xml:space="preserve">Severity of </w:t>
      </w:r>
      <w:r w:rsidR="00760B32">
        <w:t xml:space="preserve">AF </w:t>
      </w:r>
      <w:r w:rsidRPr="00C0681B">
        <w:t>burden</w:t>
      </w:r>
      <w:r w:rsidR="00ED6E18">
        <w:t xml:space="preserve"> and</w:t>
      </w:r>
      <w:r w:rsidRPr="00C0681B">
        <w:t xml:space="preserve"> Substrate for AF</w:t>
      </w:r>
      <w:r w:rsidR="008C0D16">
        <w:t xml:space="preserve"> (Figure 1)</w:t>
      </w:r>
      <w:r>
        <w:t xml:space="preserve">.  This approach is based on the principles generally similar to the most widely used tumour clinical staging system (i.e., the TNM tumour classification) but unlike tumours, AF would be </w:t>
      </w:r>
      <w:r w:rsidRPr="005439BA">
        <w:rPr>
          <w:i/>
        </w:rPr>
        <w:t>characterized</w:t>
      </w:r>
      <w:r>
        <w:t xml:space="preserve"> rather than staged.</w:t>
      </w:r>
    </w:p>
    <w:p w14:paraId="53511C38" w14:textId="3CD93EF2" w:rsidR="005248AA" w:rsidRDefault="005248AA" w:rsidP="00A949EC">
      <w:pPr>
        <w:spacing w:after="200" w:line="276" w:lineRule="auto"/>
        <w:jc w:val="both"/>
      </w:pPr>
      <w:r>
        <w:t xml:space="preserve">The </w:t>
      </w:r>
      <w:r w:rsidR="00ED6E18">
        <w:rPr>
          <w:b/>
        </w:rPr>
        <w:t>4S-AF scheme</w:t>
      </w:r>
      <w:r>
        <w:t xml:space="preserve"> would provide essential information needed for decision-making on the use of OAC, rate or rhythm control and AF ablation or </w:t>
      </w:r>
      <w:r w:rsidR="00A45277">
        <w:t>antiarrhythmic medication</w:t>
      </w:r>
      <w:r>
        <w:t>.</w:t>
      </w:r>
      <w:r w:rsidR="00EF0A1C">
        <w:t xml:space="preserve"> </w:t>
      </w:r>
      <w:r w:rsidR="00633A78">
        <w:t>At this point,</w:t>
      </w:r>
      <w:r w:rsidR="00EF0A1C">
        <w:t xml:space="preserve"> we do not propose this system as a </w:t>
      </w:r>
      <w:r w:rsidR="00A45277">
        <w:lastRenderedPageBreak/>
        <w:t>definit</w:t>
      </w:r>
      <w:r w:rsidR="00EC303A">
        <w:t>ive</w:t>
      </w:r>
      <w:r w:rsidR="00A45277">
        <w:t xml:space="preserve"> </w:t>
      </w:r>
      <w:r w:rsidR="00EF0A1C">
        <w:t>treatment-decision tool, since data on its association with treatment outcomes are currently lacking</w:t>
      </w:r>
      <w:r w:rsidR="00A45277">
        <w:t>, but rather as a structured aid in the decision process</w:t>
      </w:r>
      <w:r w:rsidR="008554F6">
        <w:t>.</w:t>
      </w:r>
      <w:r w:rsidR="00EF0A1C">
        <w:t xml:space="preserve"> </w:t>
      </w:r>
      <w:r w:rsidR="00AD20F4">
        <w:t>Neverthel</w:t>
      </w:r>
      <w:r w:rsidR="00CA78F5">
        <w:t>e</w:t>
      </w:r>
      <w:r w:rsidR="00AD20F4">
        <w:t>ss,</w:t>
      </w:r>
      <w:r w:rsidR="00EF0A1C">
        <w:t xml:space="preserve"> we </w:t>
      </w:r>
      <w:r w:rsidR="00AD20F4">
        <w:t xml:space="preserve">certainly </w:t>
      </w:r>
      <w:r w:rsidR="00EF0A1C">
        <w:t>do not exclude that with acquisition of data in the future</w:t>
      </w:r>
      <w:r w:rsidR="00AD20F4">
        <w:t xml:space="preserve"> and evaluation of the proposed characterization scheme</w:t>
      </w:r>
      <w:r w:rsidR="00EF0A1C">
        <w:t>, this might become the case.</w:t>
      </w:r>
    </w:p>
    <w:p w14:paraId="743F853A" w14:textId="77777777" w:rsidR="00D735DC" w:rsidRDefault="00D735DC" w:rsidP="00A949EC">
      <w:pPr>
        <w:spacing w:after="200" w:line="276" w:lineRule="auto"/>
        <w:jc w:val="both"/>
        <w:rPr>
          <w:i/>
        </w:rPr>
      </w:pPr>
    </w:p>
    <w:p w14:paraId="20AC165C" w14:textId="5FF712F7" w:rsidR="00D735DC" w:rsidRPr="00D735DC" w:rsidRDefault="00D735DC" w:rsidP="00A949EC">
      <w:pPr>
        <w:spacing w:after="200" w:line="276" w:lineRule="auto"/>
        <w:jc w:val="both"/>
        <w:rPr>
          <w:i/>
        </w:rPr>
      </w:pPr>
      <w:r>
        <w:rPr>
          <w:i/>
        </w:rPr>
        <w:t>T</w:t>
      </w:r>
      <w:r w:rsidRPr="00D735DC">
        <w:rPr>
          <w:i/>
        </w:rPr>
        <w:t xml:space="preserve">he </w:t>
      </w:r>
      <w:r w:rsidR="00AF56E1">
        <w:rPr>
          <w:i/>
        </w:rPr>
        <w:t>4S</w:t>
      </w:r>
      <w:r w:rsidR="00ED6E18">
        <w:rPr>
          <w:i/>
        </w:rPr>
        <w:t>-AF</w:t>
      </w:r>
      <w:r w:rsidR="00AF56E1" w:rsidRPr="00D735DC">
        <w:rPr>
          <w:i/>
        </w:rPr>
        <w:t xml:space="preserve"> </w:t>
      </w:r>
      <w:r w:rsidR="00ED6E18">
        <w:rPr>
          <w:i/>
        </w:rPr>
        <w:t>scheme</w:t>
      </w:r>
      <w:r w:rsidR="001B7C4A">
        <w:rPr>
          <w:i/>
        </w:rPr>
        <w:t xml:space="preserve"> </w:t>
      </w:r>
      <w:r w:rsidR="00987E79">
        <w:rPr>
          <w:i/>
        </w:rPr>
        <w:t xml:space="preserve">domains </w:t>
      </w:r>
      <w:r w:rsidR="001B7C4A">
        <w:rPr>
          <w:i/>
        </w:rPr>
        <w:t xml:space="preserve">(see </w:t>
      </w:r>
      <w:r w:rsidR="00ED6E18">
        <w:rPr>
          <w:i/>
        </w:rPr>
        <w:t>Figure 1</w:t>
      </w:r>
      <w:r w:rsidR="001B7C4A">
        <w:rPr>
          <w:i/>
        </w:rPr>
        <w:t>)</w:t>
      </w:r>
    </w:p>
    <w:p w14:paraId="1E3DA759" w14:textId="76E35BEB" w:rsidR="005248AA" w:rsidRDefault="00ED6E18" w:rsidP="00A949EC">
      <w:pPr>
        <w:spacing w:after="200" w:line="276" w:lineRule="auto"/>
        <w:jc w:val="both"/>
      </w:pPr>
      <w:r w:rsidRPr="00EF5000">
        <w:t>The</w:t>
      </w:r>
      <w:r>
        <w:t xml:space="preserve"> </w:t>
      </w:r>
      <w:r w:rsidR="005248AA" w:rsidRPr="00A825F4">
        <w:rPr>
          <w:b/>
        </w:rPr>
        <w:t xml:space="preserve">Stroke risk </w:t>
      </w:r>
      <w:r w:rsidR="0020484A">
        <w:rPr>
          <w:b/>
        </w:rPr>
        <w:t>(S</w:t>
      </w:r>
      <w:r w:rsidR="00564DD3">
        <w:rPr>
          <w:b/>
        </w:rPr>
        <w:t>t</w:t>
      </w:r>
      <w:r w:rsidR="0020484A">
        <w:rPr>
          <w:b/>
        </w:rPr>
        <w:t xml:space="preserve">) </w:t>
      </w:r>
      <w:r w:rsidR="00A94498">
        <w:t xml:space="preserve">domain characterisation </w:t>
      </w:r>
      <w:r w:rsidR="00C2740D">
        <w:t>is</w:t>
      </w:r>
      <w:r w:rsidR="005248AA">
        <w:t xml:space="preserve"> </w:t>
      </w:r>
      <w:r w:rsidR="0020484A">
        <w:t xml:space="preserve">currently </w:t>
      </w:r>
      <w:r w:rsidR="005248AA">
        <w:t>base</w:t>
      </w:r>
      <w:r w:rsidR="00D735DC">
        <w:t>d on the routinely used</w:t>
      </w:r>
      <w:r w:rsidR="0020484A">
        <w:t xml:space="preserve"> and guideline-recommended</w:t>
      </w:r>
      <w:r w:rsidR="00D735DC">
        <w:t xml:space="preserve"> </w:t>
      </w:r>
      <w:r w:rsidR="0020484A">
        <w:t xml:space="preserve">clinical risk factor-based </w:t>
      </w:r>
      <w:r w:rsidR="00D735DC">
        <w:t>CHA</w:t>
      </w:r>
      <w:r w:rsidR="00D735DC" w:rsidRPr="001B7C4A">
        <w:rPr>
          <w:vertAlign w:val="subscript"/>
        </w:rPr>
        <w:t>2</w:t>
      </w:r>
      <w:r w:rsidR="00D735DC">
        <w:t>DS</w:t>
      </w:r>
      <w:r w:rsidR="00D735DC" w:rsidRPr="001B7C4A">
        <w:rPr>
          <w:vertAlign w:val="subscript"/>
        </w:rPr>
        <w:t>2</w:t>
      </w:r>
      <w:r w:rsidR="00D735DC">
        <w:t>-VASc score</w:t>
      </w:r>
      <w:r w:rsidR="0020484A">
        <w:t xml:space="preserve"> for stroke risk assessment</w:t>
      </w:r>
      <w:r w:rsidR="00D735DC">
        <w:t>,</w:t>
      </w:r>
      <w:r w:rsidR="001A302C">
        <w:t xml:space="preserve"> </w:t>
      </w:r>
      <w:r w:rsidR="001A617C">
        <w:t>and t</w:t>
      </w:r>
      <w:r w:rsidR="001A302C">
        <w:t xml:space="preserve">he indication for OAC use is established as per </w:t>
      </w:r>
      <w:r w:rsidR="00AF56E1">
        <w:t xml:space="preserve">guideline recommendations from </w:t>
      </w:r>
      <w:r w:rsidR="001A302C">
        <w:t xml:space="preserve">the ESC </w:t>
      </w:r>
      <w:r w:rsidR="00AF56E1">
        <w:t>and other international bodies</w:t>
      </w:r>
      <w:r w:rsidR="007C6916">
        <w:fldChar w:fldCharType="begin">
          <w:fldData xml:space="preserve">PEVuZE5vdGU+PENpdGU+PEF1dGhvcj5LaXJjaGhvZjwvQXV0aG9yPjxZZWFyPjIwMTY8L1llYXI+
PFJlY051bT4zNjg2PC9SZWNOdW0+PERpc3BsYXlUZXh0Pls1LCAyMywgMjRdPC9EaXNwbGF5VGV4
dD48cmVjb3JkPjxyZWMtbnVtYmVyPjM2ODY8L3JlYy1udW1iZXI+PGZvcmVpZ24ta2V5cz48a2V5
IGFwcD0iRU4iIGRiLWlkPSJhMHNyd2ZzeDZ3enc1Z2VyNTUwNWEwcmYwcnJyend4YXZ4OTAiIHRp
bWVzdGFtcD0iMTUxOTUzOTk4NCI+MzY4Nj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L3RpdGxlcz48cGVyaW9kaWNhbD48ZnVsbC10aXRsZT5FdXIgSGVhcnQgSjwv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=
</w:fldData>
        </w:fldChar>
      </w:r>
      <w:r w:rsidR="00AC5244">
        <w:instrText xml:space="preserve"> ADDIN EN.CITE </w:instrText>
      </w:r>
      <w:r w:rsidR="00AC5244">
        <w:fldChar w:fldCharType="begin">
          <w:fldData xml:space="preserve">PEVuZE5vdGU+PENpdGU+PEF1dGhvcj5LaXJjaGhvZjwvQXV0aG9yPjxZZWFyPjIwMTY8L1llYXI+
PFJlY051bT4zNjg2PC9SZWNOdW0+PERpc3BsYXlUZXh0Pls1LCAyMywgMjRdPC9EaXNwbGF5VGV4
dD48cmVjb3JkPjxyZWMtbnVtYmVyPjM2ODY8L3JlYy1udW1iZXI+PGZvcmVpZ24ta2V5cz48a2V5
IGFwcD0iRU4iIGRiLWlkPSJhMHNyd2ZzeDZ3enc1Z2VyNTUwNWEwcmYwcnJyend4YXZ4OTAiIHRp
bWVzdGFtcD0iMTUxOTUzOTk4NCI+MzY4Nj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L3RpdGxlcz48cGVyaW9kaWNhbD48ZnVsbC10aXRsZT5FdXIgSGVhcnQgSjwv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=
</w:fldData>
        </w:fldChar>
      </w:r>
      <w:r w:rsidR="00AC5244">
        <w:instrText xml:space="preserve"> ADDIN EN.CITE.DATA </w:instrText>
      </w:r>
      <w:r w:rsidR="00AC5244">
        <w:fldChar w:fldCharType="end"/>
      </w:r>
      <w:r w:rsidR="007C6916">
        <w:fldChar w:fldCharType="separate"/>
      </w:r>
      <w:r w:rsidR="00FE1BB0">
        <w:rPr>
          <w:noProof/>
        </w:rPr>
        <w:t>[5, 23, 24]</w:t>
      </w:r>
      <w:r w:rsidR="007C6916">
        <w:fldChar w:fldCharType="end"/>
      </w:r>
      <w:r w:rsidR="00D735DC">
        <w:t>.</w:t>
      </w:r>
      <w:r w:rsidR="00AF56E1">
        <w:t xml:space="preserve"> </w:t>
      </w:r>
    </w:p>
    <w:p w14:paraId="44EA4E4E" w14:textId="7DA37990" w:rsidR="0020484A" w:rsidRDefault="0020484A" w:rsidP="00A949EC">
      <w:pPr>
        <w:spacing w:after="200" w:line="276" w:lineRule="auto"/>
        <w:jc w:val="both"/>
      </w:pPr>
      <w:r>
        <w:t xml:space="preserve">Multiple blood biomarkers (e.g., </w:t>
      </w:r>
      <w:r w:rsidR="00E2182E">
        <w:t>B-type</w:t>
      </w:r>
      <w:r>
        <w:t xml:space="preserve"> natriuretic peptide, </w:t>
      </w:r>
      <w:r w:rsidR="00E2182E">
        <w:t xml:space="preserve">cardiac troponin, </w:t>
      </w:r>
      <w:r>
        <w:t>biomarkers of renal func</w:t>
      </w:r>
      <w:r w:rsidR="00E2182E">
        <w:t>tion, etc.) and indices of atrial structural and functional remodelling obtained by various imaging tools have been shown to correlate with individual AF-related thrombo-embolic risk, and several biomarker-based stroke risk scores</w:t>
      </w:r>
      <w:r w:rsidR="00E2182E">
        <w:fldChar w:fldCharType="begin">
          <w:fldData xml:space="preserve">PEVuZE5vdGU+PENpdGU+PEF1dGhvcj5IaWphemk8L0F1dGhvcj48WWVhcj4yMDE2PC9ZZWFyPjxS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</w:fldData>
        </w:fldChar>
      </w:r>
      <w:r w:rsidR="00FE1BB0">
        <w:instrText xml:space="preserve"> ADDIN EN.CITE </w:instrText>
      </w:r>
      <w:r w:rsidR="00FE1BB0">
        <w:fldChar w:fldCharType="begin">
          <w:fldData xml:space="preserve">PEVuZE5vdGU+PENpdGU+PEF1dGhvcj5IaWphemk8L0F1dGhvcj48WWVhcj4yMDE2PC9ZZWFyPjxS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</w:fldData>
        </w:fldChar>
      </w:r>
      <w:r w:rsidR="00FE1BB0">
        <w:instrText xml:space="preserve"> ADDIN EN.CITE.DATA </w:instrText>
      </w:r>
      <w:r w:rsidR="00FE1BB0">
        <w:fldChar w:fldCharType="end"/>
      </w:r>
      <w:r w:rsidR="00E2182E">
        <w:fldChar w:fldCharType="separate"/>
      </w:r>
      <w:r w:rsidR="00FE1BB0">
        <w:rPr>
          <w:noProof/>
        </w:rPr>
        <w:t>[25]</w:t>
      </w:r>
      <w:r w:rsidR="00E2182E">
        <w:fldChar w:fldCharType="end"/>
      </w:r>
      <w:r w:rsidR="00E2182E">
        <w:t xml:space="preserve"> have been validated, showing modest but statistically significant improvement in stroke risk prediction when biomarkers are added</w:t>
      </w:r>
      <w:r w:rsidR="009F2876">
        <w:t xml:space="preserve"> to clinical risk factors</w:t>
      </w:r>
      <w:r w:rsidR="009F2876">
        <w:fldChar w:fldCharType="begin"/>
      </w:r>
      <w:r w:rsidR="00FE1BB0">
        <w:instrText xml:space="preserve"> ADDIN EN.CITE &lt;EndNote&gt;&lt;Cite&gt;&lt;Author&gt;Berg&lt;/Author&gt;&lt;Year&gt;2019&lt;/Year&gt;&lt;RecNum&gt;10&lt;/RecNum&gt;&lt;DisplayText&gt;[26]&lt;/DisplayText&gt;&lt;record&gt;&lt;rec-number&gt;10&lt;/rec-number&gt;&lt;foreign-keys&gt;&lt;key app="EN" db-id="sfvwzdfr1zz90le52t9v22p5rp55ves2p2sa" timestamp="1557735445"&gt;10&lt;/key&gt;&lt;/foreign-keys&gt;&lt;ref-type name="Journal Article"&gt;17&lt;/ref-type&gt;&lt;contributors&gt;&lt;authors&gt;&lt;author&gt;Berg, D. D.&lt;/author&gt;&lt;author&gt;Ruff, C. T.&lt;/author&gt;&lt;author&gt;Jarolim, P.&lt;/author&gt;&lt;author&gt;Giugliano, R. P.&lt;/author&gt;&lt;author&gt;Nordio, F.&lt;/author&gt;&lt;author&gt;Lanz, H. J.&lt;/author&gt;&lt;author&gt;Mercuri, M. F.&lt;/author&gt;&lt;author&gt;Antman, E. M.&lt;/author&gt;&lt;author&gt;Braunwald, E.&lt;/author&gt;&lt;author&gt;Morrow, D. A.&lt;/author&gt;&lt;/authors&gt;&lt;/contributors&gt;&lt;auth-address&gt;TIMI Study Group, Cardiovascular Division, Department of Medicine (D.D.B., C.T.R., R.P.G., F.N., E.M.A., E.B., D.A.M.), Brigham and Women&amp;apos;s Hospital, Harvard Medical School, Boston, MA.&amp;#xD;Department of Pathology (P.J.), Brigham and Women&amp;apos;s Hospital, Harvard Medical School, Boston, MA.&amp;#xD;Daiichi Sankyo, Munich, Germany (H.J.L.).&amp;#xD;Daiichi Sankyo, Basking Ridge, NJ (M.F.M.).&lt;/auth-address&gt;&lt;titles&gt;&lt;title&gt;Performance of the ABC Scores for Assessing the Risk of Stroke or Systemic Embolism and Bleeding in Patients With Atrial Fibrillation in ENGAGE AF-TIMI 48&lt;/title&gt;&lt;secondary-title&gt;Circulation&lt;/secondary-title&gt;&lt;/titles&gt;&lt;periodical&gt;&lt;full-title&gt;Circulation&lt;/full-title&gt;&lt;/periodical&gt;&lt;pages&gt;760-771&lt;/pages&gt;&lt;volume&gt;139&lt;/volume&gt;&lt;number&gt;6&lt;/number&gt;&lt;keywords&gt;&lt;keyword&gt;atrial fibrillation&lt;/keyword&gt;&lt;keyword&gt;biomarkers&lt;/keyword&gt;&lt;keyword&gt;hemorrhage&lt;/keyword&gt;&lt;keyword&gt;risk assessment&lt;/keyword&gt;&lt;keyword&gt;stroke&lt;/keyword&gt;&lt;/keywords&gt;&lt;dates&gt;&lt;year&gt;2019&lt;/year&gt;&lt;pub-dates&gt;&lt;date&gt;Feb 5&lt;/date&gt;&lt;/pub-dates&gt;&lt;/dates&gt;&lt;isbn&gt;1524-4539 (Electronic)&amp;#xD;0009-7322 (Linking)&lt;/isbn&gt;&lt;accession-num&gt;30586727&lt;/accession-num&gt;&lt;urls&gt;&lt;related-urls&gt;&lt;url&gt;https://www.ncbi.nlm.nih.gov/pubmed/30586727&lt;/url&gt;&lt;/related-urls&gt;&lt;/urls&gt;&lt;custom2&gt;PMC6363338&lt;/custom2&gt;&lt;electronic-resource-num&gt;10.1161/CIRCULATIONAHA.118.038312&lt;/electronic-resource-num&gt;&lt;/record&gt;&lt;/Cite&gt;&lt;/EndNote&gt;</w:instrText>
      </w:r>
      <w:r w:rsidR="009F2876">
        <w:fldChar w:fldCharType="separate"/>
      </w:r>
      <w:r w:rsidR="00FE1BB0">
        <w:rPr>
          <w:noProof/>
        </w:rPr>
        <w:t>[26]</w:t>
      </w:r>
      <w:r w:rsidR="009F2876">
        <w:fldChar w:fldCharType="end"/>
      </w:r>
      <w:r w:rsidR="009F2876">
        <w:t xml:space="preserve">. </w:t>
      </w:r>
    </w:p>
    <w:p w14:paraId="746C4121" w14:textId="728B2C22" w:rsidR="009F2876" w:rsidRDefault="009F2876" w:rsidP="00A949EC">
      <w:pPr>
        <w:spacing w:after="200" w:line="276" w:lineRule="auto"/>
        <w:jc w:val="both"/>
      </w:pPr>
      <w:r>
        <w:t xml:space="preserve">Recent evidence suggest that the burden of AF may be associated with thromboembolic risk. Whereas the landmark trials of non-vitamin K antagonist oral anticoagulants (NOACs) versus warfarin for stroke prevention in AF consistently showed that the residual thromboembolic risk </w:t>
      </w:r>
      <w:r w:rsidR="001E7603">
        <w:t xml:space="preserve">among anticoagulated patients </w:t>
      </w:r>
      <w:r>
        <w:t xml:space="preserve">was significantly </w:t>
      </w:r>
      <w:r w:rsidR="001E7603">
        <w:t>lower in those with paroxysmal as compared to persistent AF (even after adjustment for baseline characteristics)</w:t>
      </w:r>
      <w:r w:rsidR="001E7603">
        <w:fldChar w:fldCharType="begin">
          <w:fldData xml:space="preserve">PEVuZE5vdGU+PENpdGU+PEF1dGhvcj5BbC1LaGF0aWI8L0F1dGhvcj48WWVhcj4yMDEzPC9ZZWFy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</w:fldData>
        </w:fldChar>
      </w:r>
      <w:r w:rsidR="00FE1BB0">
        <w:instrText xml:space="preserve"> ADDIN EN.CITE </w:instrText>
      </w:r>
      <w:r w:rsidR="00FE1BB0">
        <w:fldChar w:fldCharType="begin">
          <w:fldData xml:space="preserve">PEVuZE5vdGU+PENpdGU+PEF1dGhvcj5BbC1LaGF0aWI8L0F1dGhvcj48WWVhcj4yMDEzPC9ZZWFy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</w:fldData>
        </w:fldChar>
      </w:r>
      <w:r w:rsidR="00FE1BB0">
        <w:instrText xml:space="preserve"> ADDIN EN.CITE.DATA </w:instrText>
      </w:r>
      <w:r w:rsidR="00FE1BB0">
        <w:fldChar w:fldCharType="end"/>
      </w:r>
      <w:r w:rsidR="001E7603">
        <w:fldChar w:fldCharType="separate"/>
      </w:r>
      <w:r w:rsidR="00FE1BB0">
        <w:rPr>
          <w:noProof/>
        </w:rPr>
        <w:t>[27-29]</w:t>
      </w:r>
      <w:r w:rsidR="001E7603">
        <w:fldChar w:fldCharType="end"/>
      </w:r>
      <w:r w:rsidR="001E7603">
        <w:t>, data from earlier trials</w:t>
      </w:r>
      <w:r w:rsidR="0092313D">
        <w:t xml:space="preserve"> that included non-anticoagulated controls </w:t>
      </w:r>
      <w:r w:rsidR="0092313D">
        <w:fldChar w:fldCharType="begin">
          <w:fldData xml:space="preserve">PEVuZE5vdGU+PENpdGU+PEF1dGhvcj5IYXJ0PC9BdXRob3I+PFllYXI+MjAwMDwvWWVhcj48UmVj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==
</w:fldData>
        </w:fldChar>
      </w:r>
      <w:r w:rsidR="00FE1BB0">
        <w:instrText xml:space="preserve"> ADDIN EN.CITE </w:instrText>
      </w:r>
      <w:r w:rsidR="00FE1BB0">
        <w:fldChar w:fldCharType="begin">
          <w:fldData xml:space="preserve">PEVuZE5vdGU+PENpdGU+PEF1dGhvcj5IYXJ0PC9BdXRob3I+PFllYXI+MjAwMDwvWWVhcj48UmVj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==
</w:fldData>
        </w:fldChar>
      </w:r>
      <w:r w:rsidR="00FE1BB0">
        <w:instrText xml:space="preserve"> ADDIN EN.CITE.DATA </w:instrText>
      </w:r>
      <w:r w:rsidR="00FE1BB0">
        <w:fldChar w:fldCharType="end"/>
      </w:r>
      <w:r w:rsidR="0092313D">
        <w:fldChar w:fldCharType="separate"/>
      </w:r>
      <w:r w:rsidR="00FE1BB0">
        <w:rPr>
          <w:noProof/>
        </w:rPr>
        <w:t>[30]</w:t>
      </w:r>
      <w:r w:rsidR="0092313D">
        <w:fldChar w:fldCharType="end"/>
      </w:r>
      <w:r w:rsidR="001E7603">
        <w:t xml:space="preserve"> </w:t>
      </w:r>
      <w:r w:rsidR="0092313D">
        <w:t>and</w:t>
      </w:r>
      <w:r w:rsidR="001E7603">
        <w:t xml:space="preserve"> contemporary AF registries </w:t>
      </w:r>
      <w:r w:rsidR="0092313D">
        <w:t>or population-based studies</w:t>
      </w:r>
      <w:r w:rsidR="0092313D">
        <w:fldChar w:fldCharType="begin">
          <w:fldData xml:space="preserve">PEVuZE5vdGU+PENpdGU+PEF1dGhvcj5OaWV1d2xhYXQ8L0F1dGhvcj48WWVhcj4yMDA4PC9ZZWFy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==
</w:fldData>
        </w:fldChar>
      </w:r>
      <w:r w:rsidR="00FE1BB0">
        <w:instrText xml:space="preserve"> ADDIN EN.CITE </w:instrText>
      </w:r>
      <w:r w:rsidR="00FE1BB0">
        <w:fldChar w:fldCharType="begin">
          <w:fldData xml:space="preserve">PEVuZE5vdGU+PENpdGU+PEF1dGhvcj5OaWV1d2xhYXQ8L0F1dGhvcj48WWVhcj4yMDA4PC9ZZWFy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==
</w:fldData>
        </w:fldChar>
      </w:r>
      <w:r w:rsidR="00FE1BB0">
        <w:instrText xml:space="preserve"> ADDIN EN.CITE.DATA </w:instrText>
      </w:r>
      <w:r w:rsidR="00FE1BB0">
        <w:fldChar w:fldCharType="end"/>
      </w:r>
      <w:r w:rsidR="0092313D">
        <w:fldChar w:fldCharType="separate"/>
      </w:r>
      <w:r w:rsidR="00FE1BB0">
        <w:rPr>
          <w:noProof/>
        </w:rPr>
        <w:t>[31, 32]</w:t>
      </w:r>
      <w:r w:rsidR="0092313D">
        <w:fldChar w:fldCharType="end"/>
      </w:r>
      <w:r w:rsidR="0092313D">
        <w:t xml:space="preserve"> </w:t>
      </w:r>
      <w:r w:rsidR="001E7603">
        <w:t xml:space="preserve">are conflicting. </w:t>
      </w:r>
      <w:r>
        <w:t xml:space="preserve">   </w:t>
      </w:r>
    </w:p>
    <w:p w14:paraId="4B7A3EE0" w14:textId="2103DC52" w:rsidR="00E03584" w:rsidRDefault="00292552" w:rsidP="00A949EC">
      <w:pPr>
        <w:spacing w:after="200" w:line="276" w:lineRule="auto"/>
        <w:jc w:val="both"/>
      </w:pPr>
      <w:r>
        <w:t>While the clinically assessed burden of AF using only intermittent electrocardiographic (ECG) monitoring might not significantly impact stroke risk (that is, a clinically evident AF could mean that the stroke risk has already crossed certain threshold for elevated stroke risk), increasing body of evidence derived from cohorts of patients implanted with pacemakers or defibrillators capable of continuous heart rhythm monitoring or high-risk cohort of patients with insertable cardiac monitors or wearable monitoring devices suggest that</w:t>
      </w:r>
      <w:r w:rsidR="00E03584">
        <w:t xml:space="preserve"> even the burden of subclinical AF could impact the risk of stroke</w:t>
      </w:r>
      <w:r w:rsidR="00E03584">
        <w:fldChar w:fldCharType="begin"/>
      </w:r>
      <w:r w:rsidR="00FE1BB0">
        <w:instrText xml:space="preserve"> ADDIN EN.CITE &lt;EndNote&gt;&lt;Cite&gt;&lt;Author&gt;Mahajan&lt;/Author&gt;&lt;Year&gt;2018&lt;/Year&gt;&lt;RecNum&gt;18&lt;/RecNum&gt;&lt;DisplayText&gt;[33]&lt;/DisplayText&gt;&lt;record&gt;&lt;rec-number&gt;18&lt;/rec-number&gt;&lt;foreign-keys&gt;&lt;key app="EN" db-id="sfvwzdfr1zz90le52t9v22p5rp55ves2p2sa" timestamp="1557738176"&gt;18&lt;/key&gt;&lt;/foreign-keys&gt;&lt;ref-type name="Journal Article"&gt;17&lt;/ref-type&gt;&lt;contributors&gt;&lt;authors&gt;&lt;author&gt;Mahajan, R.&lt;/author&gt;&lt;author&gt;Perera, T.&lt;/author&gt;&lt;author&gt;Elliott, A. D.&lt;/author&gt;&lt;author&gt;Twomey, D. J.&lt;/author&gt;&lt;author&gt;Kumar, S.&lt;/author&gt;&lt;author&gt;Munwar, D. A.&lt;/author&gt;&lt;author&gt;Khokhar, K. B.&lt;/author&gt;&lt;author&gt;Thiyagarajah, A.&lt;/author&gt;&lt;author&gt;Middeldorp, M. E.&lt;/author&gt;&lt;author&gt;Nalliah, C. J.&lt;/author&gt;&lt;author&gt;Hendriks, J. M. L.&lt;/author&gt;&lt;author&gt;Kalman, J. M.&lt;/author&gt;&lt;author&gt;Lau, D. H.&lt;/author&gt;&lt;author&gt;Sanders, P.&lt;/author&gt;&lt;/authors&gt;&lt;/contributors&gt;&lt;auth-address&gt;Centre for Heart Rhythm Disorders, South Australian Health and Medical Research Institute (SAHMRI), University of Adelaide and Royal Adelaide Hospital, Adelaide, SA 5000, Australia.&amp;#xD;Department of Cardiology, Royal Melbourne Hospital and the University of Melbourne, Melbourne, Australia.&lt;/auth-address&gt;&lt;titles&gt;&lt;title&gt;Subclinical device-detected atrial fibrillation and stroke risk: a systematic review and meta-analysis&lt;/title&gt;&lt;secondary-title&gt;Eur Heart J&lt;/secondary-title&gt;&lt;/titles&gt;&lt;periodical&gt;&lt;full-title&gt;Eur Heart J&lt;/full-title&gt;&lt;/periodical&gt;&lt;pages&gt;1407-1415&lt;/pages&gt;&lt;volume&gt;39&lt;/volume&gt;&lt;number&gt;16&lt;/number&gt;&lt;dates&gt;&lt;year&gt;2018&lt;/year&gt;&lt;pub-dates&gt;&lt;date&gt;Apr 21&lt;/date&gt;&lt;/pub-dates&gt;&lt;/dates&gt;&lt;isbn&gt;1522-9645 (Electronic)&amp;#xD;0195-668X (Linking)&lt;/isbn&gt;&lt;accession-num&gt;29340587&lt;/accession-num&gt;&lt;urls&gt;&lt;related-urls&gt;&lt;url&gt;https://www.ncbi.nlm.nih.gov/pubmed/29340587&lt;/url&gt;&lt;/related-urls&gt;&lt;/urls&gt;&lt;electronic-resource-num&gt;10.1093/eurheartj/ehx731&lt;/electronic-resource-num&gt;&lt;/record&gt;&lt;/Cite&gt;&lt;/EndNote&gt;</w:instrText>
      </w:r>
      <w:r w:rsidR="00E03584">
        <w:fldChar w:fldCharType="separate"/>
      </w:r>
      <w:r w:rsidR="00FE1BB0">
        <w:rPr>
          <w:noProof/>
        </w:rPr>
        <w:t>[33]</w:t>
      </w:r>
      <w:r w:rsidR="00E03584">
        <w:fldChar w:fldCharType="end"/>
      </w:r>
      <w:r w:rsidR="00E03584">
        <w:t xml:space="preserve">. However, it remains to be clarified whether stroke risk is a continuum or there is a specific threshold of AF burden at which the risk significantly increases.  </w:t>
      </w:r>
    </w:p>
    <w:p w14:paraId="39944E92" w14:textId="6F7B222D" w:rsidR="0092313D" w:rsidRDefault="00E03584" w:rsidP="00A949EC">
      <w:pPr>
        <w:spacing w:after="200" w:line="276" w:lineRule="auto"/>
        <w:jc w:val="both"/>
      </w:pPr>
      <w:r>
        <w:lastRenderedPageBreak/>
        <w:t xml:space="preserve">Owing to the rapidly advancing technologies for computer-based </w:t>
      </w:r>
      <w:r w:rsidR="007B72D6">
        <w:t>decision support tools and machine learning application in medicine, the description of stroke risk in AF patients may evolve beyond clinical risk factor-based approach, but the decision to use OAC will always be a binary yes/no entity.</w:t>
      </w:r>
      <w:r w:rsidR="00292552">
        <w:t xml:space="preserve">    </w:t>
      </w:r>
    </w:p>
    <w:p w14:paraId="56E27BCD" w14:textId="0B4A3EEF" w:rsidR="007B72D6" w:rsidRDefault="007B72D6" w:rsidP="007B72D6">
      <w:pPr>
        <w:spacing w:after="200" w:line="276" w:lineRule="auto"/>
        <w:jc w:val="both"/>
      </w:pPr>
      <w:r>
        <w:t xml:space="preserve">The </w:t>
      </w:r>
      <w:r w:rsidRPr="004D218B">
        <w:rPr>
          <w:b/>
        </w:rPr>
        <w:t>Symptom</w:t>
      </w:r>
      <w:r>
        <w:rPr>
          <w:b/>
        </w:rPr>
        <w:t xml:space="preserve"> severity</w:t>
      </w:r>
      <w:r w:rsidRPr="00346CFA">
        <w:rPr>
          <w:b/>
        </w:rPr>
        <w:t xml:space="preserve"> </w:t>
      </w:r>
      <w:r>
        <w:rPr>
          <w:b/>
        </w:rPr>
        <w:t>(S</w:t>
      </w:r>
      <w:r w:rsidR="00564DD3">
        <w:rPr>
          <w:b/>
        </w:rPr>
        <w:t>y</w:t>
      </w:r>
      <w:r>
        <w:rPr>
          <w:b/>
        </w:rPr>
        <w:t xml:space="preserve">) </w:t>
      </w:r>
      <w:r w:rsidR="00A94498">
        <w:t xml:space="preserve">domain addresses </w:t>
      </w:r>
      <w:r>
        <w:t xml:space="preserve">the patient-centred, symptom-directed focus of AF management. </w:t>
      </w:r>
      <w:r w:rsidR="005E1444">
        <w:t>T</w:t>
      </w:r>
      <w:r>
        <w:t xml:space="preserve">his component focuses on severity of symptoms, </w:t>
      </w:r>
      <w:r w:rsidR="005E1444">
        <w:t xml:space="preserve">currently </w:t>
      </w:r>
      <w:r>
        <w:t xml:space="preserve">using the </w:t>
      </w:r>
      <w:r w:rsidR="00564DD3">
        <w:t>European Heart Rhythm Association (</w:t>
      </w:r>
      <w:r>
        <w:t>EHRA</w:t>
      </w:r>
      <w:r w:rsidR="00564DD3">
        <w:t>)</w:t>
      </w:r>
      <w:r>
        <w:t xml:space="preserve"> symptom score</w:t>
      </w:r>
      <w:r w:rsidR="005E1444">
        <w:t>,</w:t>
      </w:r>
      <w:r>
        <w:t xml:space="preserve"> and is important for treatment decisions </w:t>
      </w:r>
      <w:r>
        <w:fldChar w:fldCharType="begin">
          <w:fldData xml:space="preserve">PEVuZE5vdGU+PENpdGU+PEF1dGhvcj5MaXA8L0F1dGhvcj48WWVhcj4yMDE3PC9ZZWFyPjxSZWNO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C90aXRsZXM+PHBlcmlvZGljYWw+PGZ1bGwt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</w:fldData>
        </w:fldChar>
      </w:r>
      <w:r w:rsidR="00FE1BB0">
        <w:instrText xml:space="preserve"> ADDIN EN.CITE </w:instrText>
      </w:r>
      <w:r w:rsidR="00FE1BB0">
        <w:fldChar w:fldCharType="begin">
          <w:fldData xml:space="preserve">PEVuZE5vdGU+PENpdGU+PEF1dGhvcj5MaXA8L0F1dGhvcj48WWVhcj4yMDE3PC9ZZWFyPjxSZWNO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C90aXRsZXM+PHBlcmlvZGljYWw+PGZ1bGwt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</w:fldData>
        </w:fldChar>
      </w:r>
      <w:r w:rsidR="00FE1BB0">
        <w:instrText xml:space="preserve"> ADDIN EN.CITE.DATA </w:instrText>
      </w:r>
      <w:r w:rsidR="00FE1BB0">
        <w:fldChar w:fldCharType="end"/>
      </w:r>
      <w:r>
        <w:fldChar w:fldCharType="separate"/>
      </w:r>
      <w:r w:rsidR="00FE1BB0">
        <w:rPr>
          <w:noProof/>
        </w:rPr>
        <w:t>[5, 18]</w:t>
      </w:r>
      <w:r>
        <w:fldChar w:fldCharType="end"/>
      </w:r>
      <w:r>
        <w:t>.  Of note, the EHRA symptom severity score has been shown to be prognostically relevant for adverse cardiovascular events</w:t>
      </w:r>
      <w:r>
        <w:fldChar w:fldCharType="begin"/>
      </w:r>
      <w:r w:rsidR="00FE1BB0">
        <w:instrText xml:space="preserve"> ADDIN EN.CITE &lt;EndNote&gt;&lt;Cite&gt;&lt;Author&gt;Pastori&lt;/Author&gt;&lt;Year&gt;2018&lt;/Year&gt;&lt;RecNum&gt;4019&lt;/RecNum&gt;&lt;DisplayText&gt;[34]&lt;/DisplayText&gt;&lt;record&gt;&lt;rec-number&gt;4019&lt;/rec-number&gt;&lt;foreign-keys&gt;&lt;key app="EN" db-id="a0srwfsx6wzw5ger5505a0rf0rrrzwxavx90" timestamp="1556737260"&gt;4019&lt;/key&gt;&lt;/foreign-keys&gt;&lt;ref-type name="Journal Article"&gt;17&lt;/ref-type&gt;&lt;contributors&gt;&lt;authors&gt;&lt;author&gt;Pastori, D.&lt;/author&gt;&lt;author&gt;Pignatelli, P.&lt;/author&gt;&lt;author&gt;Menichelli, D.&lt;/author&gt;&lt;author&gt;Violi, F.&lt;/author&gt;&lt;author&gt;Lip, G. Y. H.&lt;/author&gt;&lt;/authors&gt;&lt;/contributors&gt;&lt;auth-address&gt;Department of Internal Medicine and Medical Specialties, Sapienza University of Rome, Italy; Liverpool Centre for Cardiovascular Science, University of Liverpool and Liverpool Heart &amp;amp; Chest Hospital, United Kingdom.&amp;#xD;Department of Internal Medicine and Medical Specialties, Sapienza University of Rome, Italy.&amp;#xD;Liverpool Centre for Cardiovascular Science, University of Liverpool and Liverpool Heart &amp;amp; Chest Hospital, United Kingdom; Aalborg Thrombosis Research Unit, Department of Clinical Medicine, Aalborg University, Denmark. Electronic address: gregory.lip@liverpool.ac.uk.&lt;/auth-address&gt;&lt;titles&gt;&lt;title&gt;Integrated Care Management of Patients With Atrial Fibrillation and Risk of Cardiovascular Events: The ABC (Atrial fibrillation Better Care) Pathway in the ATHERO-AF Study Cohort&lt;/title&gt;&lt;secondary-title&gt;Mayo Clin Proc&lt;/secondary-title&gt;&lt;/titles&gt;&lt;periodical&gt;&lt;full-title&gt;Mayo Clin Proc&lt;/full-title&gt;&lt;/periodical&gt;&lt;edition&gt;2018/12/16&lt;/edition&gt;&lt;dates&gt;&lt;year&gt;2018&lt;/year&gt;&lt;pub-dates&gt;&lt;date&gt;Dec 11&lt;/date&gt;&lt;/pub-dates&gt;&lt;/dates&gt;&lt;isbn&gt;1942-5546 (Electronic)&amp;#xD;0025-6196 (Linking)&lt;/isbn&gt;&lt;accession-num&gt;30551910&lt;/accession-num&gt;&lt;urls&gt;&lt;related-urls&gt;&lt;url&gt;https://www.ncbi.nlm.nih.gov/pubmed/30551910&lt;/url&gt;&lt;/related-urls&gt;&lt;/urls&gt;&lt;electronic-resource-num&gt;10.1016/j.mayocp.2018.10.022&lt;/electronic-resource-num&gt;&lt;/record&gt;&lt;/Cite&gt;&lt;/EndNote&gt;</w:instrText>
      </w:r>
      <w:r>
        <w:fldChar w:fldCharType="separate"/>
      </w:r>
      <w:r w:rsidR="00FE1BB0">
        <w:rPr>
          <w:noProof/>
        </w:rPr>
        <w:t>[34]</w:t>
      </w:r>
      <w:r>
        <w:fldChar w:fldCharType="end"/>
      </w:r>
      <w:r>
        <w:t>.</w:t>
      </w:r>
    </w:p>
    <w:p w14:paraId="39A5DC5A" w14:textId="3BF89BEB" w:rsidR="00EF5000" w:rsidRDefault="007B72D6" w:rsidP="007B72D6">
      <w:pPr>
        <w:spacing w:after="200" w:line="276" w:lineRule="auto"/>
        <w:jc w:val="both"/>
      </w:pPr>
      <w:r>
        <w:t xml:space="preserve">However, the EHRA symptom score is physician-assessed, reflecting how physicians weigh the symptoms of their AF patients rather than the patients’ </w:t>
      </w:r>
      <w:r w:rsidR="00EF5000">
        <w:t xml:space="preserve">own </w:t>
      </w:r>
      <w:r>
        <w:t>perception</w:t>
      </w:r>
      <w:r w:rsidR="005E1444">
        <w:t xml:space="preserve"> that may substantially differ</w:t>
      </w:r>
      <w:r w:rsidR="00EF5000">
        <w:fldChar w:fldCharType="begin"/>
      </w:r>
      <w:r w:rsidR="00FE1BB0">
        <w:instrText xml:space="preserve"> ADDIN EN.CITE &lt;EndNote&gt;&lt;Cite&gt;&lt;Author&gt;Bjorkenheim&lt;/Author&gt;&lt;Year&gt;2017&lt;/Year&gt;&lt;RecNum&gt;19&lt;/RecNum&gt;&lt;DisplayText&gt;[35]&lt;/DisplayText&gt;&lt;record&gt;&lt;rec-number&gt;19&lt;/rec-number&gt;&lt;foreign-keys&gt;&lt;key app="EN" db-id="sfvwzdfr1zz90le52t9v22p5rp55ves2p2sa" timestamp="1557739773"&gt;19&lt;/key&gt;&lt;/foreign-keys&gt;&lt;ref-type name="Journal Article"&gt;17&lt;/ref-type&gt;&lt;contributors&gt;&lt;authors&gt;&lt;author&gt;Bjorkenheim, A.&lt;/author&gt;&lt;author&gt;Brandes, A.&lt;/author&gt;&lt;author&gt;Magnuson, A.&lt;/author&gt;&lt;author&gt;Chemnitz, A.&lt;/author&gt;&lt;author&gt;Svedberg, L.&lt;/author&gt;&lt;author&gt;Edvardsson, N.&lt;/author&gt;&lt;author&gt;Poci, D.&lt;/author&gt;&lt;/authors&gt;&lt;/contributors&gt;&lt;auth-address&gt;Department of Cardiology, School of Medical Sciences, Orebro University, Orebro, Sweden. Electronic address: anna.bjorkenheim@regionorebrolan.se.&amp;#xD;Department of Cardiology, Odense University Hospital, Odense, Denmark.&amp;#xD;Clinical Epidemiology and Biostatistics, School of Medical Sciences, Orebro University, Orebro, Sweden.&amp;#xD;Department of Cardiology, School of Medical Sciences, Orebro University, Orebro, Sweden.&amp;#xD;Sahlgrenska Academy at Sahlgrenska University Hospital, Goteborg, Sweden.&lt;/auth-address&gt;&lt;titles&gt;&lt;title&gt;Assessment of Atrial Fibrillation-Specific Symptoms Before and 2 Years After Atrial Fibrillation Ablation: Do Patients and Physicians Differ in Their Perception of Symptom Relief?&lt;/title&gt;&lt;secondary-title&gt;JACC Clin Electrophysiol&lt;/secondary-title&gt;&lt;/titles&gt;&lt;periodical&gt;&lt;full-title&gt;JACC Clin Electrophysiol&lt;/full-title&gt;&lt;/periodical&gt;&lt;pages&gt;1168-1176&lt;/pages&gt;&lt;volume&gt;3&lt;/volume&gt;&lt;number&gt;10&lt;/number&gt;&lt;keywords&gt;&lt;keyword&gt;atrial fibrillation&lt;/keyword&gt;&lt;keyword&gt;catheter ablation&lt;/keyword&gt;&lt;keyword&gt;symptoms&lt;/keyword&gt;&lt;/keywords&gt;&lt;dates&gt;&lt;year&gt;2017&lt;/year&gt;&lt;pub-dates&gt;&lt;date&gt;Oct&lt;/date&gt;&lt;/pub-dates&gt;&lt;/dates&gt;&lt;isbn&gt;2405-5018 (Electronic)&amp;#xD;2405-500X (Linking)&lt;/isbn&gt;&lt;accession-num&gt;29759501&lt;/accession-num&gt;&lt;urls&gt;&lt;related-urls&gt;&lt;url&gt;https://www.ncbi.nlm.nih.gov/pubmed/29759501&lt;/url&gt;&lt;/related-urls&gt;&lt;/urls&gt;&lt;electronic-resource-num&gt;10.1016/j.jacep.2017.04.003&lt;/electronic-resource-num&gt;&lt;/record&gt;&lt;/Cite&gt;&lt;/EndNote&gt;</w:instrText>
      </w:r>
      <w:r w:rsidR="00EF5000">
        <w:fldChar w:fldCharType="separate"/>
      </w:r>
      <w:r w:rsidR="00FE1BB0">
        <w:rPr>
          <w:noProof/>
        </w:rPr>
        <w:t>[35]</w:t>
      </w:r>
      <w:r w:rsidR="00EF5000">
        <w:fldChar w:fldCharType="end"/>
      </w:r>
      <w:r w:rsidR="005E1444">
        <w:t>. In addition, the EHRA score cannot precisely differentiate between AF-related and concomitant comorbidity-related symptoms. Indeed, in symptomatic patients with underlying comorbidities, optimal management of concomitant diseases is necessary before proceeding with symptom-guided treatment decision for left atrial ablation</w:t>
      </w:r>
      <w:r w:rsidR="00EF5000">
        <w:t xml:space="preserve">, and the descriptor(s) of the symptom severity domain may change in the future to include the assessment of quality of life, patient-perceived burden of treatment and other features. </w:t>
      </w:r>
    </w:p>
    <w:p w14:paraId="227F8807" w14:textId="1FE22C51" w:rsidR="009A3ED4" w:rsidRPr="00987E79" w:rsidRDefault="001A302C" w:rsidP="001A617C">
      <w:pPr>
        <w:spacing w:after="200" w:line="276" w:lineRule="auto"/>
        <w:jc w:val="both"/>
      </w:pPr>
      <w:r>
        <w:t xml:space="preserve">The </w:t>
      </w:r>
      <w:r w:rsidR="00AF56E1" w:rsidRPr="00F60581">
        <w:rPr>
          <w:b/>
        </w:rPr>
        <w:t xml:space="preserve">Severity of </w:t>
      </w:r>
      <w:r w:rsidR="00760B32">
        <w:rPr>
          <w:b/>
        </w:rPr>
        <w:t>AF</w:t>
      </w:r>
      <w:r w:rsidR="004D218B">
        <w:rPr>
          <w:b/>
        </w:rPr>
        <w:t xml:space="preserve"> </w:t>
      </w:r>
      <w:r w:rsidR="00760B32" w:rsidRPr="004D218B">
        <w:rPr>
          <w:b/>
        </w:rPr>
        <w:t>burden</w:t>
      </w:r>
      <w:r w:rsidR="00EF5000">
        <w:rPr>
          <w:b/>
        </w:rPr>
        <w:t xml:space="preserve"> (S</w:t>
      </w:r>
      <w:r w:rsidR="00564DD3">
        <w:rPr>
          <w:b/>
        </w:rPr>
        <w:t>b</w:t>
      </w:r>
      <w:r w:rsidR="00760B32" w:rsidRPr="004D218B">
        <w:rPr>
          <w:b/>
        </w:rPr>
        <w:t>)</w:t>
      </w:r>
      <w:r w:rsidRPr="00F60581">
        <w:rPr>
          <w:b/>
        </w:rPr>
        <w:t xml:space="preserve"> </w:t>
      </w:r>
      <w:r w:rsidR="00A94498">
        <w:t xml:space="preserve">domain </w:t>
      </w:r>
      <w:r w:rsidR="004D218B">
        <w:t xml:space="preserve">characterizes </w:t>
      </w:r>
      <w:r w:rsidR="009A3ED4">
        <w:t xml:space="preserve">the </w:t>
      </w:r>
      <w:r w:rsidR="00564DD3">
        <w:t xml:space="preserve">proportion of </w:t>
      </w:r>
      <w:r w:rsidR="009A3ED4">
        <w:t xml:space="preserve">time spent in AF </w:t>
      </w:r>
      <w:r w:rsidR="009A3ED4" w:rsidRPr="00987E79">
        <w:t xml:space="preserve">and density of AF episodes in time (if the arrhythmia is not permanent), including also the </w:t>
      </w:r>
      <w:r w:rsidR="004D218B" w:rsidRPr="00987E79">
        <w:t>mode of termination (spontaneously terminating or not)</w:t>
      </w:r>
      <w:r w:rsidR="009A3ED4" w:rsidRPr="00987E79">
        <w:t xml:space="preserve"> as a potential indicator of the propensity towards chronic arrhythmia and/or substrate complexity. </w:t>
      </w:r>
    </w:p>
    <w:p w14:paraId="34F17D69" w14:textId="42CAE9AE" w:rsidR="00FE28B6" w:rsidRDefault="009A3ED4" w:rsidP="00FE28B6">
      <w:pPr>
        <w:spacing w:after="200" w:line="276" w:lineRule="auto"/>
        <w:jc w:val="both"/>
      </w:pPr>
      <w:r w:rsidRPr="00987E79">
        <w:t xml:space="preserve">As </w:t>
      </w:r>
      <w:r w:rsidR="00564DD3">
        <w:t>mentioned</w:t>
      </w:r>
      <w:r w:rsidRPr="00987E79">
        <w:t xml:space="preserve">, </w:t>
      </w:r>
      <w:r w:rsidR="00987E79" w:rsidRPr="00987E79">
        <w:t>the clinical adjudication of AF burden using the classification to paroxysmal, persistent or permanent AF may be imprecise in distinguishing between paroxysmal and persistent AF (</w:t>
      </w:r>
      <w:r w:rsidR="00987E79">
        <w:t>and,</w:t>
      </w:r>
      <w:r w:rsidR="00987E79" w:rsidRPr="00987E79">
        <w:t xml:space="preserve"> occasionally</w:t>
      </w:r>
      <w:r w:rsidR="00987E79">
        <w:t>,</w:t>
      </w:r>
      <w:r w:rsidR="00987E79" w:rsidRPr="00987E79">
        <w:t xml:space="preserve"> even permanent AF). </w:t>
      </w:r>
      <w:r w:rsidR="00FE28B6">
        <w:t>T</w:t>
      </w:r>
      <w:r w:rsidR="00987E79" w:rsidRPr="00987E79">
        <w:t>he 4S-AF scheme propos</w:t>
      </w:r>
      <w:r w:rsidR="00FE28B6">
        <w:t>es</w:t>
      </w:r>
      <w:r w:rsidR="00987E79" w:rsidRPr="00987E79">
        <w:t xml:space="preserve"> a</w:t>
      </w:r>
      <w:r w:rsidR="00FE28B6">
        <w:t>n empirical,</w:t>
      </w:r>
      <w:r w:rsidR="00987E79" w:rsidRPr="00987E79">
        <w:t xml:space="preserve"> clinical assessment-based </w:t>
      </w:r>
      <w:r w:rsidR="00FE28B6">
        <w:t>semi-quantification</w:t>
      </w:r>
      <w:r w:rsidR="00FE28B6" w:rsidRPr="00987E79">
        <w:t xml:space="preserve"> </w:t>
      </w:r>
      <w:r w:rsidR="00FE28B6">
        <w:t xml:space="preserve">of </w:t>
      </w:r>
      <w:r w:rsidR="00987E79">
        <w:t xml:space="preserve">AF burden that </w:t>
      </w:r>
      <w:r w:rsidR="00FE28B6">
        <w:t>reflects the elements relevant for treatment decision with regards to rhythm control, antiarrhythmic drug therapy and catheter ablation (see Figure</w:t>
      </w:r>
      <w:r w:rsidR="008C0D16">
        <w:t>s</w:t>
      </w:r>
      <w:r w:rsidR="00FE28B6">
        <w:t xml:space="preserve"> 1</w:t>
      </w:r>
      <w:r w:rsidR="008C0D16">
        <w:t xml:space="preserve"> and 2</w:t>
      </w:r>
      <w:r w:rsidR="00FE28B6">
        <w:t xml:space="preserve">). </w:t>
      </w:r>
    </w:p>
    <w:p w14:paraId="2C70F736" w14:textId="7D739245" w:rsidR="00987E79" w:rsidRDefault="00FE28B6" w:rsidP="00987E79">
      <w:pPr>
        <w:spacing w:after="200" w:line="276" w:lineRule="auto"/>
        <w:jc w:val="both"/>
      </w:pPr>
      <w:r w:rsidRPr="00F90DCF">
        <w:rPr>
          <w:lang w:val="en-US"/>
        </w:rPr>
        <w:t xml:space="preserve">In routine practice, clinicians may roughly assess the duration of symptomatic AF episodes via detailed history taking and intermittent ECG monitoring. Thus, AF episodes lasting for hours to days can be arbitrarily labeled as short, those lasting weeks to months would be intermediate and long AF episodes </w:t>
      </w:r>
      <w:r w:rsidR="00001C08">
        <w:rPr>
          <w:lang w:val="en-US"/>
        </w:rPr>
        <w:t>would be</w:t>
      </w:r>
      <w:r w:rsidR="00001C08" w:rsidRPr="00F90DCF">
        <w:rPr>
          <w:lang w:val="en-US"/>
        </w:rPr>
        <w:t xml:space="preserve"> </w:t>
      </w:r>
      <w:r w:rsidRPr="00F90DCF">
        <w:rPr>
          <w:lang w:val="en-US"/>
        </w:rPr>
        <w:t xml:space="preserve">those lasting 12 or more months. The density of AF episodes can be expressed as the annual number of episodes, for example up to 1-3 per year (infrequent), &gt;3 per year (frequent) </w:t>
      </w:r>
      <w:r>
        <w:rPr>
          <w:lang w:val="en-US"/>
        </w:rPr>
        <w:t>or</w:t>
      </w:r>
      <w:r w:rsidRPr="00F90DCF">
        <w:rPr>
          <w:lang w:val="en-US"/>
        </w:rPr>
        <w:t xml:space="preserve"> </w:t>
      </w:r>
      <w:r>
        <w:rPr>
          <w:lang w:val="en-US"/>
        </w:rPr>
        <w:t xml:space="preserve">occurring </w:t>
      </w:r>
      <w:r w:rsidRPr="00F90DCF">
        <w:rPr>
          <w:lang w:val="en-US"/>
        </w:rPr>
        <w:t>daily to monthly (very frequent). Given that this is only an arbitrary</w:t>
      </w:r>
      <w:r>
        <w:rPr>
          <w:lang w:val="en-US"/>
        </w:rPr>
        <w:t>, not validated</w:t>
      </w:r>
      <w:r w:rsidRPr="00F90DCF">
        <w:rPr>
          <w:lang w:val="en-US"/>
        </w:rPr>
        <w:t xml:space="preserve"> stratification, the </w:t>
      </w:r>
      <w:r>
        <w:rPr>
          <w:lang w:val="en-US"/>
        </w:rPr>
        <w:t xml:space="preserve">widely adopted </w:t>
      </w:r>
      <w:r w:rsidR="00A94498">
        <w:rPr>
          <w:lang w:val="en-US"/>
        </w:rPr>
        <w:t xml:space="preserve">and </w:t>
      </w:r>
      <w:r w:rsidR="00A94498">
        <w:rPr>
          <w:lang w:val="en-US"/>
        </w:rPr>
        <w:lastRenderedPageBreak/>
        <w:t xml:space="preserve">guideline-recommended </w:t>
      </w:r>
      <w:r w:rsidRPr="00F90DCF">
        <w:rPr>
          <w:lang w:val="en-US"/>
        </w:rPr>
        <w:t>temporal pattern</w:t>
      </w:r>
      <w:r>
        <w:rPr>
          <w:lang w:val="en-US"/>
        </w:rPr>
        <w:t>-based classification of AF</w:t>
      </w:r>
      <w:r w:rsidRPr="00F90DCF">
        <w:rPr>
          <w:lang w:val="en-US"/>
        </w:rPr>
        <w:t xml:space="preserve"> can be used instead.          </w:t>
      </w:r>
    </w:p>
    <w:p w14:paraId="1FA06FF3" w14:textId="49285C7D" w:rsidR="00987E79" w:rsidRPr="00FE28B6" w:rsidRDefault="00987E79" w:rsidP="00987E79">
      <w:pPr>
        <w:spacing w:after="200" w:line="276" w:lineRule="auto"/>
        <w:jc w:val="both"/>
        <w:rPr>
          <w:lang w:val="en-US"/>
        </w:rPr>
      </w:pPr>
      <w:r w:rsidRPr="00FE28B6">
        <w:rPr>
          <w:lang w:val="en-US"/>
        </w:rPr>
        <w:t>The assessment of AF burden is evolving in parallel with rapidly advancing wearable and insertable technologies for prolonged monitoring of AF that are becoming increasingly affordable and convenient for long-term use. Hence, the description and grading of AF burden will likely change in the near future as our knowledge on the association of AF burden with outcomes increases.</w:t>
      </w:r>
    </w:p>
    <w:p w14:paraId="0CCE8AB1" w14:textId="2BEC0FD4" w:rsidR="00322781" w:rsidRDefault="001A617C" w:rsidP="001A617C">
      <w:pPr>
        <w:spacing w:after="200" w:line="276" w:lineRule="auto"/>
        <w:jc w:val="both"/>
      </w:pPr>
      <w:r>
        <w:t xml:space="preserve">The </w:t>
      </w:r>
      <w:r w:rsidRPr="00F60581">
        <w:rPr>
          <w:b/>
        </w:rPr>
        <w:t>Substrate for AF</w:t>
      </w:r>
      <w:r w:rsidR="00A94498">
        <w:rPr>
          <w:b/>
        </w:rPr>
        <w:t xml:space="preserve"> (</w:t>
      </w:r>
      <w:proofErr w:type="spellStart"/>
      <w:r w:rsidR="00A94498">
        <w:rPr>
          <w:b/>
        </w:rPr>
        <w:t>S</w:t>
      </w:r>
      <w:r w:rsidR="00001C08">
        <w:rPr>
          <w:b/>
        </w:rPr>
        <w:t>u</w:t>
      </w:r>
      <w:proofErr w:type="spellEnd"/>
      <w:r w:rsidR="004D218B">
        <w:rPr>
          <w:b/>
        </w:rPr>
        <w:t>)</w:t>
      </w:r>
      <w:r w:rsidRPr="00F60581">
        <w:rPr>
          <w:b/>
        </w:rPr>
        <w:t xml:space="preserve"> </w:t>
      </w:r>
      <w:r w:rsidR="00E76D7C">
        <w:t xml:space="preserve">domain pertains to the complexity of AF pathophysiology, including age, cardiovascular risk factors (e.g., obesity) and underlying comorbidities, as well as </w:t>
      </w:r>
      <w:r>
        <w:t>the presence and extent of the left atri</w:t>
      </w:r>
      <w:r w:rsidR="003467A4">
        <w:t>um enlargement</w:t>
      </w:r>
      <w:r w:rsidR="00E76D7C">
        <w:t xml:space="preserve">, </w:t>
      </w:r>
      <w:r w:rsidR="00451924">
        <w:t xml:space="preserve">atrial </w:t>
      </w:r>
      <w:r w:rsidR="003467A4">
        <w:t>function impairment</w:t>
      </w:r>
      <w:r w:rsidR="00E76D7C">
        <w:t xml:space="preserve"> and fibrosis of atrial myocardium</w:t>
      </w:r>
      <w:r w:rsidR="003467A4">
        <w:t xml:space="preserve">, </w:t>
      </w:r>
      <w:r w:rsidR="00322781">
        <w:t>all of which have been shown to play a role in the development and progression of AF</w:t>
      </w:r>
      <w:r w:rsidR="00322781">
        <w:fldChar w:fldCharType="begin">
          <w:fldData xml:space="preserve">PEVuZE5vdGU+PENpdGU+PEF1dGhvcj5LaXJjaGhvZjwvQXV0aG9yPjxZZWFyPjIwMDk8L1llYXI+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</w:fldData>
        </w:fldChar>
      </w:r>
      <w:r w:rsidR="00FE1BB0">
        <w:instrText xml:space="preserve"> ADDIN EN.CITE </w:instrText>
      </w:r>
      <w:r w:rsidR="00FE1BB0">
        <w:fldChar w:fldCharType="begin">
          <w:fldData xml:space="preserve">PEVuZE5vdGU+PENpdGU+PEF1dGhvcj5LaXJjaGhvZjwvQXV0aG9yPjxZZWFyPjIwMDk8L1llYXI+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</w:fldData>
        </w:fldChar>
      </w:r>
      <w:r w:rsidR="00FE1BB0">
        <w:instrText xml:space="preserve"> ADDIN EN.CITE.DATA </w:instrText>
      </w:r>
      <w:r w:rsidR="00FE1BB0">
        <w:fldChar w:fldCharType="end"/>
      </w:r>
      <w:r w:rsidR="00322781">
        <w:fldChar w:fldCharType="separate"/>
      </w:r>
      <w:r w:rsidR="00FE1BB0">
        <w:rPr>
          <w:noProof/>
        </w:rPr>
        <w:t>[17, 36]</w:t>
      </w:r>
      <w:r w:rsidR="00322781">
        <w:fldChar w:fldCharType="end"/>
      </w:r>
      <w:r w:rsidR="00322781">
        <w:t xml:space="preserve">. </w:t>
      </w:r>
    </w:p>
    <w:p w14:paraId="39191E10" w14:textId="3F479604" w:rsidR="00322781" w:rsidRDefault="00322781" w:rsidP="001A617C">
      <w:pPr>
        <w:spacing w:after="200" w:line="276" w:lineRule="auto"/>
        <w:jc w:val="both"/>
      </w:pPr>
      <w:r>
        <w:t xml:space="preserve">Diagnostic assessment for the presence of cardiovascular risk factors and underlying comorbidities is </w:t>
      </w:r>
      <w:r w:rsidR="00CA054A">
        <w:t>not only a</w:t>
      </w:r>
      <w:r>
        <w:t xml:space="preserve"> routine part of comprehensive clinical evaluation of any patient suspected of having a heart condition</w:t>
      </w:r>
      <w:r w:rsidR="00CA054A">
        <w:t xml:space="preserve"> but is also highly relevant for treatment decisions with regards to thromboprophylaxis and likelihood of successful rhythm control. Of note, the cardiovascular risk factor burden closely correlates with the lifetime risk of AF development</w:t>
      </w:r>
      <w:r w:rsidR="00CA054A">
        <w:fldChar w:fldCharType="begin">
          <w:fldData xml:space="preserve">PEVuZE5vdGU+PENpdGU+PEF1dGhvcj5TdGFlcms8L0F1dGhvcj48WWVhcj4yMDE4PC9ZZWFyPjxS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</w:fldData>
        </w:fldChar>
      </w:r>
      <w:r w:rsidR="00FE1BB0">
        <w:instrText xml:space="preserve"> ADDIN EN.CITE </w:instrText>
      </w:r>
      <w:r w:rsidR="00FE1BB0">
        <w:fldChar w:fldCharType="begin">
          <w:fldData xml:space="preserve">PEVuZE5vdGU+PENpdGU+PEF1dGhvcj5TdGFlcms8L0F1dGhvcj48WWVhcj4yMDE4PC9ZZWFyPjxS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</w:fldData>
        </w:fldChar>
      </w:r>
      <w:r w:rsidR="00FE1BB0">
        <w:instrText xml:space="preserve"> ADDIN EN.CITE.DATA </w:instrText>
      </w:r>
      <w:r w:rsidR="00FE1BB0">
        <w:fldChar w:fldCharType="end"/>
      </w:r>
      <w:r w:rsidR="00CA054A">
        <w:fldChar w:fldCharType="separate"/>
      </w:r>
      <w:r w:rsidR="00FE1BB0">
        <w:rPr>
          <w:noProof/>
        </w:rPr>
        <w:t>[37]</w:t>
      </w:r>
      <w:r w:rsidR="00CA054A">
        <w:fldChar w:fldCharType="end"/>
      </w:r>
      <w:r w:rsidR="00CA054A">
        <w:t>, whereas optimal management of modifiable cardiovascular risk factors and comorbidities has been associated with reduction in AF burden</w:t>
      </w:r>
      <w:r w:rsidR="00CA054A">
        <w:fldChar w:fldCharType="begin"/>
      </w:r>
      <w:r w:rsidR="00FE1BB0">
        <w:instrText xml:space="preserve"> ADDIN EN.CITE &lt;EndNote&gt;&lt;Cite&gt;&lt;Author&gt;Brandes&lt;/Author&gt;&lt;Year&gt;2018&lt;/Year&gt;&lt;RecNum&gt;22&lt;/RecNum&gt;&lt;DisplayText&gt;[38]&lt;/DisplayText&gt;&lt;record&gt;&lt;rec-number&gt;22&lt;/rec-number&gt;&lt;foreign-keys&gt;&lt;key app="EN" db-id="sfvwzdfr1zz90le52t9v22p5rp55ves2p2sa" timestamp="1557745115"&gt;22&lt;/key&gt;&lt;/foreign-keys&gt;&lt;ref-type name="Journal Article"&gt;17&lt;/ref-type&gt;&lt;contributors&gt;&lt;authors&gt;&lt;author&gt;Brandes, A.&lt;/author&gt;&lt;author&gt;Smit, M. D.&lt;/author&gt;&lt;author&gt;Nguyen, B. O.&lt;/author&gt;&lt;author&gt;Rienstra, M.&lt;/author&gt;&lt;author&gt;Van Gelder, I. C.&lt;/author&gt;&lt;/authors&gt;&lt;/contributors&gt;&lt;auth-address&gt;Department of Cardiology, Cardiology Research Unit, Odense University Hospital, University of Southern Denmark Odense, Denmark.&amp;#xD;Thoraxcentre, University of Groningen, University Medical Centre Groningen, The Netherlands.&lt;/auth-address&gt;&lt;titles&gt;&lt;title&gt;Risk Factor Management in Atrial Fibrillation&lt;/title&gt;&lt;secondary-title&gt;Arrhythm Electrophysiol Rev&lt;/secondary-title&gt;&lt;/titles&gt;&lt;periodical&gt;&lt;full-title&gt;Arrhythm Electrophysiol Rev&lt;/full-title&gt;&lt;/periodical&gt;&lt;pages&gt;118-127&lt;/pages&gt;&lt;volume&gt;7&lt;/volume&gt;&lt;number&gt;2&lt;/number&gt;&lt;keywords&gt;&lt;keyword&gt;Atrial fibrillation&lt;/keyword&gt;&lt;keyword&gt;integrated management&lt;/keyword&gt;&lt;keyword&gt;lifestyle modification&lt;/keyword&gt;&lt;keyword&gt;prevention&lt;/keyword&gt;&lt;keyword&gt;risk factors&lt;/keyword&gt;&lt;/keywords&gt;&lt;dates&gt;&lt;year&gt;2018&lt;/year&gt;&lt;pub-dates&gt;&lt;date&gt;Jun&lt;/date&gt;&lt;/pub-dates&gt;&lt;/dates&gt;&lt;isbn&gt;2050-3369 (Print)&amp;#xD;2050-3369 (Linking)&lt;/isbn&gt;&lt;accession-num&gt;29967684&lt;/accession-num&gt;&lt;urls&gt;&lt;related-urls&gt;&lt;url&gt;https://www.ncbi.nlm.nih.gov/pubmed/29967684&lt;/url&gt;&lt;/related-urls&gt;&lt;/urls&gt;&lt;custom2&gt;PMC6020195&lt;/custom2&gt;&lt;electronic-resource-num&gt;10.15420/aer.2018.18.2&lt;/electronic-resource-num&gt;&lt;/record&gt;&lt;/Cite&gt;&lt;/EndNote&gt;</w:instrText>
      </w:r>
      <w:r w:rsidR="00CA054A">
        <w:fldChar w:fldCharType="separate"/>
      </w:r>
      <w:r w:rsidR="00FE1BB0">
        <w:rPr>
          <w:noProof/>
        </w:rPr>
        <w:t>[38]</w:t>
      </w:r>
      <w:r w:rsidR="00CA054A">
        <w:fldChar w:fldCharType="end"/>
      </w:r>
      <w:r w:rsidR="00A30347">
        <w:t>. Indeed, the structured characterisation using the 4S-AF scheme would prompt practicing physicians to identify and manage these risk factors, whereas the acknowledgement of multimorbidity that is included in the 4S-AF would influence the arrhythmia-related treatment decisions.</w:t>
      </w:r>
      <w:r w:rsidR="00CA054A">
        <w:t xml:space="preserve"> </w:t>
      </w:r>
    </w:p>
    <w:p w14:paraId="07566413" w14:textId="7550ADB7" w:rsidR="005B64FE" w:rsidRDefault="005B64FE" w:rsidP="001A617C">
      <w:pPr>
        <w:spacing w:after="200" w:line="276" w:lineRule="auto"/>
        <w:jc w:val="both"/>
      </w:pPr>
      <w:r>
        <w:t xml:space="preserve">Atrial structural and functional </w:t>
      </w:r>
      <w:r w:rsidR="00F30D99">
        <w:t xml:space="preserve">remodelling predisposing to </w:t>
      </w:r>
      <w:r w:rsidR="004368DF">
        <w:t xml:space="preserve">or resulting from </w:t>
      </w:r>
      <w:r w:rsidR="00F30D99">
        <w:t>AF</w:t>
      </w:r>
      <w:r w:rsidR="00445BE8">
        <w:t xml:space="preserve"> is an important indicator of </w:t>
      </w:r>
      <w:r w:rsidR="005401FF">
        <w:t xml:space="preserve">substrate complexity and correlates well with outcome of </w:t>
      </w:r>
      <w:r w:rsidR="006424BA">
        <w:t>AF-directed treatment interventions</w:t>
      </w:r>
      <w:r w:rsidR="00725425">
        <w:fldChar w:fldCharType="begin">
          <w:fldData xml:space="preserve">PEVuZE5vdGU+PENpdGU+PEF1dGhvcj5Eb25hbDwvQXV0aG9yPjxZZWFyPjIwMTY8L1llYXI+PFJl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</w:fldData>
        </w:fldChar>
      </w:r>
      <w:r w:rsidR="00FE1BB0">
        <w:instrText xml:space="preserve"> ADDIN EN.CITE </w:instrText>
      </w:r>
      <w:r w:rsidR="00FE1BB0">
        <w:fldChar w:fldCharType="begin">
          <w:fldData xml:space="preserve">PEVuZE5vdGU+PENpdGU+PEF1dGhvcj5Eb25hbDwvQXV0aG9yPjxZZWFyPjIwMTY8L1llYXI+PFJl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</w:fldData>
        </w:fldChar>
      </w:r>
      <w:r w:rsidR="00FE1BB0">
        <w:instrText xml:space="preserve"> ADDIN EN.CITE.DATA </w:instrText>
      </w:r>
      <w:r w:rsidR="00FE1BB0">
        <w:fldChar w:fldCharType="end"/>
      </w:r>
      <w:r w:rsidR="00725425">
        <w:fldChar w:fldCharType="separate"/>
      </w:r>
      <w:r w:rsidR="00FE1BB0">
        <w:rPr>
          <w:noProof/>
        </w:rPr>
        <w:t>[39]</w:t>
      </w:r>
      <w:r w:rsidR="00725425">
        <w:fldChar w:fldCharType="end"/>
      </w:r>
      <w:r w:rsidR="00567973">
        <w:t xml:space="preserve">. Of note, left atrial size and function </w:t>
      </w:r>
      <w:r w:rsidR="003E27B2">
        <w:t xml:space="preserve">generally </w:t>
      </w:r>
      <w:r w:rsidR="00567973">
        <w:t xml:space="preserve">correlate well with </w:t>
      </w:r>
      <w:r w:rsidR="003E27B2">
        <w:t>cardiovascular outcomes</w:t>
      </w:r>
      <w:r w:rsidR="0058226F">
        <w:t xml:space="preserve"> including all-cause mortality</w:t>
      </w:r>
      <w:r w:rsidR="002F3C4C">
        <w:fldChar w:fldCharType="begin">
          <w:fldData xml:space="preserve">PEVuZE5vdGU+PENpdGU+PEF1dGhvcj5Ib2l0PC9BdXRob3I+PFllYXI+MjAxNDwvWWVhcj48UmVj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</w:fldData>
        </w:fldChar>
      </w:r>
      <w:r w:rsidR="00FE1BB0">
        <w:instrText xml:space="preserve"> ADDIN EN.CITE </w:instrText>
      </w:r>
      <w:r w:rsidR="00FE1BB0">
        <w:fldChar w:fldCharType="begin">
          <w:fldData xml:space="preserve">PEVuZE5vdGU+PENpdGU+PEF1dGhvcj5Ib2l0PC9BdXRob3I+PFllYXI+MjAxNDwvWWVhcj48UmVj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</w:fldData>
        </w:fldChar>
      </w:r>
      <w:r w:rsidR="00FE1BB0">
        <w:instrText xml:space="preserve"> ADDIN EN.CITE.DATA </w:instrText>
      </w:r>
      <w:r w:rsidR="00FE1BB0">
        <w:fldChar w:fldCharType="end"/>
      </w:r>
      <w:r w:rsidR="002F3C4C">
        <w:fldChar w:fldCharType="separate"/>
      </w:r>
      <w:r w:rsidR="00FE1BB0">
        <w:rPr>
          <w:noProof/>
        </w:rPr>
        <w:t>[40, 41]</w:t>
      </w:r>
      <w:r w:rsidR="002F3C4C">
        <w:fldChar w:fldCharType="end"/>
      </w:r>
      <w:r w:rsidR="002F3C4C">
        <w:t>.</w:t>
      </w:r>
      <w:r w:rsidR="00AA7556">
        <w:t xml:space="preserve"> </w:t>
      </w:r>
      <w:r w:rsidR="002474AD">
        <w:t>T</w:t>
      </w:r>
      <w:r w:rsidR="00672795">
        <w:t xml:space="preserve">ransthoracic echocardiography is widely available </w:t>
      </w:r>
      <w:r w:rsidR="00AA7556">
        <w:t>in routine clinical practice</w:t>
      </w:r>
      <w:r w:rsidR="002474AD">
        <w:t xml:space="preserve"> and provides </w:t>
      </w:r>
      <w:r w:rsidR="009C2461">
        <w:t xml:space="preserve">basic information on the atrial size and function, whereas more sophisticated </w:t>
      </w:r>
      <w:r w:rsidR="00764445">
        <w:t>assessment including advanced transthoracic echocardiography, transoesophageal echocardiography, cardiac computed tomography or nuclear ma</w:t>
      </w:r>
      <w:r w:rsidR="00557654">
        <w:t xml:space="preserve">gnetic imaging provide </w:t>
      </w:r>
      <w:r w:rsidR="00CB4DC3">
        <w:t>additional</w:t>
      </w:r>
      <w:r w:rsidR="0049616D">
        <w:t xml:space="preserve"> indices of atrial </w:t>
      </w:r>
      <w:r w:rsidR="00FA4A45">
        <w:t>dysfunction and structural alterations including fibrosis</w:t>
      </w:r>
      <w:r w:rsidR="00CB4DC3">
        <w:fldChar w:fldCharType="begin">
          <w:fldData xml:space="preserve">PEVuZE5vdGU+PENpdGU+PEF1dGhvcj5Eb25hbDwvQXV0aG9yPjxZZWFyPjIwMTY8L1llYXI+PFJl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</w:fldData>
        </w:fldChar>
      </w:r>
      <w:r w:rsidR="00FE1BB0">
        <w:instrText xml:space="preserve"> ADDIN EN.CITE </w:instrText>
      </w:r>
      <w:r w:rsidR="00FE1BB0">
        <w:fldChar w:fldCharType="begin">
          <w:fldData xml:space="preserve">PEVuZE5vdGU+PENpdGU+PEF1dGhvcj5Eb25hbDwvQXV0aG9yPjxZZWFyPjIwMTY8L1llYXI+PFJl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</w:fldData>
        </w:fldChar>
      </w:r>
      <w:r w:rsidR="00FE1BB0">
        <w:instrText xml:space="preserve"> ADDIN EN.CITE.DATA </w:instrText>
      </w:r>
      <w:r w:rsidR="00FE1BB0">
        <w:fldChar w:fldCharType="end"/>
      </w:r>
      <w:r w:rsidR="00CB4DC3">
        <w:fldChar w:fldCharType="separate"/>
      </w:r>
      <w:r w:rsidR="00FE1BB0">
        <w:rPr>
          <w:noProof/>
        </w:rPr>
        <w:t>[39]</w:t>
      </w:r>
      <w:r w:rsidR="00CB4DC3">
        <w:fldChar w:fldCharType="end"/>
      </w:r>
      <w:r w:rsidR="00CB4DC3">
        <w:t xml:space="preserve"> that have </w:t>
      </w:r>
      <w:r w:rsidR="003671DF">
        <w:t>both treatment and prognostic implications</w:t>
      </w:r>
      <w:r w:rsidR="000B6013">
        <w:t xml:space="preserve"> and </w:t>
      </w:r>
      <w:r w:rsidR="00C81037">
        <w:t xml:space="preserve">may </w:t>
      </w:r>
      <w:r w:rsidR="000B6013">
        <w:t>inform expert decision-making</w:t>
      </w:r>
      <w:r w:rsidR="002C31FC">
        <w:t xml:space="preserve"> (e.g., choosing the </w:t>
      </w:r>
      <w:r w:rsidR="00022C01">
        <w:t>appropriate ablation strategy)</w:t>
      </w:r>
      <w:r w:rsidR="00B35420">
        <w:fldChar w:fldCharType="begin">
          <w:fldData xml:space="preserve">PEVuZE5vdGU+PENpdGU+PEF1dGhvcj5DYWxraW5zPC9BdXRob3I+PFllYXI+MjAxNzwvWWVhcj48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</w:fldData>
        </w:fldChar>
      </w:r>
      <w:r w:rsidR="00FE1BB0">
        <w:instrText xml:space="preserve"> ADDIN EN.CITE </w:instrText>
      </w:r>
      <w:r w:rsidR="00FE1BB0">
        <w:fldChar w:fldCharType="begin">
          <w:fldData xml:space="preserve">PEVuZE5vdGU+PENpdGU+PEF1dGhvcj5DYWxraW5zPC9BdXRob3I+PFllYXI+MjAxNzwvWWVhcj48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</w:fldData>
        </w:fldChar>
      </w:r>
      <w:r w:rsidR="00FE1BB0">
        <w:instrText xml:space="preserve"> ADDIN EN.CITE.DATA </w:instrText>
      </w:r>
      <w:r w:rsidR="00FE1BB0">
        <w:fldChar w:fldCharType="end"/>
      </w:r>
      <w:r w:rsidR="00B35420">
        <w:fldChar w:fldCharType="separate"/>
      </w:r>
      <w:r w:rsidR="00FE1BB0">
        <w:rPr>
          <w:noProof/>
        </w:rPr>
        <w:t>[42]</w:t>
      </w:r>
      <w:r w:rsidR="00B35420">
        <w:fldChar w:fldCharType="end"/>
      </w:r>
      <w:r w:rsidR="00B63CCB">
        <w:t>.</w:t>
      </w:r>
      <w:r w:rsidR="00AA7556">
        <w:t xml:space="preserve"> </w:t>
      </w:r>
    </w:p>
    <w:p w14:paraId="33254396" w14:textId="0DBAB650" w:rsidR="00633A78" w:rsidRPr="001E297C" w:rsidRDefault="00633A78" w:rsidP="001A617C">
      <w:pPr>
        <w:spacing w:after="200" w:line="276" w:lineRule="auto"/>
        <w:jc w:val="both"/>
      </w:pPr>
      <w:r>
        <w:t xml:space="preserve">With increasing </w:t>
      </w:r>
      <w:r w:rsidR="001E297C">
        <w:t>evidence</w:t>
      </w:r>
      <w:r>
        <w:t xml:space="preserve"> about </w:t>
      </w:r>
      <w:r w:rsidR="001E297C">
        <w:t xml:space="preserve">clinical application of the </w:t>
      </w:r>
      <w:r>
        <w:t>recently proposed concept of atrial cardiomyopathy</w:t>
      </w:r>
      <w:r w:rsidR="001E297C">
        <w:fldChar w:fldCharType="begin">
          <w:fldData xml:space="preserve">PEVuZE5vdGU+PENpdGU+PEF1dGhvcj5Hb2V0dGU8L0F1dGhvcj48WWVhcj4yMDE2PC9ZZWFyPjxS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</w:fldData>
        </w:fldChar>
      </w:r>
      <w:r w:rsidR="001E297C">
        <w:instrText xml:space="preserve"> ADDIN EN.CITE </w:instrText>
      </w:r>
      <w:r w:rsidR="001E297C">
        <w:fldChar w:fldCharType="begin">
          <w:fldData xml:space="preserve">PEVuZE5vdGU+PENpdGU+PEF1dGhvcj5Hb2V0dGU8L0F1dGhvcj48WWVhcj4yMDE2PC9ZZWFyPjxS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</w:fldData>
        </w:fldChar>
      </w:r>
      <w:r w:rsidR="001E297C">
        <w:instrText xml:space="preserve"> ADDIN EN.CITE.DATA </w:instrText>
      </w:r>
      <w:r w:rsidR="001E297C">
        <w:fldChar w:fldCharType="end"/>
      </w:r>
      <w:r w:rsidR="001E297C">
        <w:fldChar w:fldCharType="separate"/>
      </w:r>
      <w:r w:rsidR="001E297C">
        <w:rPr>
          <w:noProof/>
        </w:rPr>
        <w:t>[11]</w:t>
      </w:r>
      <w:r w:rsidR="001E297C">
        <w:fldChar w:fldCharType="end"/>
      </w:r>
      <w:r w:rsidR="001E297C">
        <w:t xml:space="preserve">, the assessment, classification and staging </w:t>
      </w:r>
      <w:r w:rsidR="001E297C">
        <w:lastRenderedPageBreak/>
        <w:t xml:space="preserve">of the atrial disease may become the cornerstone of the </w:t>
      </w:r>
      <w:proofErr w:type="spellStart"/>
      <w:r w:rsidR="00001C08">
        <w:t>S</w:t>
      </w:r>
      <w:r w:rsidR="00001C08" w:rsidRPr="00D71C66">
        <w:t>u</w:t>
      </w:r>
      <w:proofErr w:type="spellEnd"/>
      <w:r w:rsidR="00001C08" w:rsidRPr="00D71C66">
        <w:t xml:space="preserve"> </w:t>
      </w:r>
      <w:r w:rsidR="001E297C">
        <w:t>domain in the 4S-AF scheme.</w:t>
      </w:r>
    </w:p>
    <w:p w14:paraId="198569D0" w14:textId="77777777" w:rsidR="00420929" w:rsidRDefault="00420929" w:rsidP="001A617C">
      <w:pPr>
        <w:spacing w:after="200" w:line="276" w:lineRule="auto"/>
        <w:jc w:val="both"/>
      </w:pPr>
    </w:p>
    <w:p w14:paraId="28902EC9" w14:textId="0766F35A" w:rsidR="00A71914" w:rsidRDefault="00500262" w:rsidP="001A617C">
      <w:pPr>
        <w:spacing w:after="200" w:line="276" w:lineRule="auto"/>
        <w:jc w:val="both"/>
        <w:rPr>
          <w:i/>
        </w:rPr>
      </w:pPr>
      <w:r>
        <w:rPr>
          <w:i/>
        </w:rPr>
        <w:t>T</w:t>
      </w:r>
      <w:r w:rsidR="00A71914">
        <w:rPr>
          <w:i/>
        </w:rPr>
        <w:t xml:space="preserve">he use of </w:t>
      </w:r>
      <w:r w:rsidR="00A473F1">
        <w:rPr>
          <w:i/>
        </w:rPr>
        <w:t>4S</w:t>
      </w:r>
      <w:r w:rsidR="00313BAE">
        <w:rPr>
          <w:i/>
        </w:rPr>
        <w:t>-AF scheme</w:t>
      </w:r>
      <w:r w:rsidR="00A473F1">
        <w:rPr>
          <w:i/>
        </w:rPr>
        <w:t xml:space="preserve"> for characterising AF</w:t>
      </w:r>
      <w:r w:rsidR="00451924">
        <w:rPr>
          <w:i/>
        </w:rPr>
        <w:t xml:space="preserve"> patients</w:t>
      </w:r>
      <w:r w:rsidR="003F5139">
        <w:rPr>
          <w:i/>
        </w:rPr>
        <w:t xml:space="preserve"> – hypothetical </w:t>
      </w:r>
      <w:r w:rsidR="00832D65">
        <w:rPr>
          <w:i/>
        </w:rPr>
        <w:t>examples</w:t>
      </w:r>
      <w:r w:rsidR="003F5139">
        <w:rPr>
          <w:i/>
        </w:rPr>
        <w:t xml:space="preserve"> in clinical practice</w:t>
      </w:r>
      <w:r w:rsidR="00CF213E">
        <w:rPr>
          <w:i/>
        </w:rPr>
        <w:t xml:space="preserve"> </w:t>
      </w:r>
    </w:p>
    <w:p w14:paraId="62AF0A90" w14:textId="13927527" w:rsidR="008E6AF4" w:rsidRDefault="00500262" w:rsidP="001A617C">
      <w:pPr>
        <w:spacing w:after="200" w:line="276" w:lineRule="auto"/>
        <w:jc w:val="both"/>
      </w:pPr>
      <w:r>
        <w:t>The 4S</w:t>
      </w:r>
      <w:r w:rsidR="00375A66">
        <w:t>-AF</w:t>
      </w:r>
      <w:r>
        <w:t xml:space="preserve"> characterization of AF </w:t>
      </w:r>
      <w:r w:rsidR="00451924">
        <w:t xml:space="preserve">patients </w:t>
      </w:r>
      <w:r>
        <w:t xml:space="preserve">using </w:t>
      </w:r>
      <w:r w:rsidR="00832D65">
        <w:t xml:space="preserve">the </w:t>
      </w:r>
      <w:r>
        <w:t xml:space="preserve">descriptors </w:t>
      </w:r>
      <w:r w:rsidR="00037641">
        <w:t xml:space="preserve">obtained by routine </w:t>
      </w:r>
      <w:r w:rsidR="00E87514">
        <w:t xml:space="preserve">diagnostic </w:t>
      </w:r>
      <w:r w:rsidR="00037641">
        <w:t xml:space="preserve">assessment </w:t>
      </w:r>
      <w:r>
        <w:t xml:space="preserve">(see </w:t>
      </w:r>
      <w:r w:rsidR="00A236F5">
        <w:t>Figure</w:t>
      </w:r>
      <w:r w:rsidR="007A5DD7">
        <w:t>s</w:t>
      </w:r>
      <w:r w:rsidR="00A236F5">
        <w:t xml:space="preserve"> </w:t>
      </w:r>
      <w:r w:rsidR="00836425">
        <w:t>1</w:t>
      </w:r>
      <w:r w:rsidR="007A5DD7">
        <w:t xml:space="preserve"> and 2</w:t>
      </w:r>
      <w:r>
        <w:t xml:space="preserve">) would provide the basis for treatment decision-making supporting optimal </w:t>
      </w:r>
      <w:r w:rsidR="00037641">
        <w:t>management of AF by primary care physicians</w:t>
      </w:r>
      <w:r w:rsidR="00832D65">
        <w:t xml:space="preserve">, </w:t>
      </w:r>
      <w:r>
        <w:t>internal medicine specialists or general cardiologists</w:t>
      </w:r>
      <w:r w:rsidR="00832D65">
        <w:t xml:space="preserve">, also facilitating optimal referral for expert consultation where needed (see </w:t>
      </w:r>
      <w:r w:rsidR="0074226F">
        <w:t>Figure 2</w:t>
      </w:r>
      <w:r w:rsidR="00832D65">
        <w:t>), whereas further refinement of AF characterization using advanced diagnostic imaging tools would facilitate expert decision-making.</w:t>
      </w:r>
      <w:r w:rsidR="00E87514">
        <w:t xml:space="preserve"> </w:t>
      </w:r>
    </w:p>
    <w:p w14:paraId="4F60223D" w14:textId="49FFD9C7" w:rsidR="00832D65" w:rsidRPr="00500262" w:rsidRDefault="00E87514" w:rsidP="001A617C">
      <w:pPr>
        <w:spacing w:after="200" w:line="276" w:lineRule="auto"/>
        <w:jc w:val="both"/>
      </w:pPr>
      <w:r>
        <w:t>Importantly, the 4S</w:t>
      </w:r>
      <w:r w:rsidR="00A236F5">
        <w:t>-AF</w:t>
      </w:r>
      <w:r>
        <w:t xml:space="preserve"> characterization of AF </w:t>
      </w:r>
      <w:r w:rsidR="00633395">
        <w:t xml:space="preserve">patients </w:t>
      </w:r>
      <w:r>
        <w:t>must be accompanied by information on the patient age and comorbidit</w:t>
      </w:r>
      <w:r w:rsidR="00633395">
        <w:t xml:space="preserve">ies </w:t>
      </w:r>
      <w:r w:rsidR="008E6AF4">
        <w:t>and personal preferences</w:t>
      </w:r>
      <w:r w:rsidR="00933FBD">
        <w:t>.</w:t>
      </w:r>
    </w:p>
    <w:p w14:paraId="5660E172" w14:textId="7631AB63" w:rsidR="007E0AB8" w:rsidRPr="001B7C4A" w:rsidRDefault="00A71914" w:rsidP="001A617C">
      <w:pPr>
        <w:spacing w:after="200" w:line="276" w:lineRule="auto"/>
        <w:jc w:val="both"/>
      </w:pPr>
      <w:r w:rsidRPr="007E0AB8">
        <w:rPr>
          <w:b/>
        </w:rPr>
        <w:t>Example 1</w:t>
      </w:r>
      <w:r w:rsidR="0084784A">
        <w:t xml:space="preserve">. The 4S-AF characterisation is </w:t>
      </w:r>
      <w:r w:rsidR="003F5139" w:rsidRPr="00563A9F">
        <w:rPr>
          <w:b/>
        </w:rPr>
        <w:t>S</w:t>
      </w:r>
      <w:r w:rsidR="003F5139" w:rsidRPr="00D71C66">
        <w:rPr>
          <w:b/>
        </w:rPr>
        <w:t>t</w:t>
      </w:r>
      <w:r w:rsidR="0084784A" w:rsidRPr="00563A9F">
        <w:rPr>
          <w:b/>
        </w:rPr>
        <w:t xml:space="preserve">=0, </w:t>
      </w:r>
      <w:r w:rsidR="003F5139" w:rsidRPr="00563A9F">
        <w:rPr>
          <w:b/>
        </w:rPr>
        <w:t>S</w:t>
      </w:r>
      <w:r w:rsidR="003F5139">
        <w:rPr>
          <w:b/>
        </w:rPr>
        <w:t>y</w:t>
      </w:r>
      <w:r w:rsidR="0084784A" w:rsidRPr="00563A9F">
        <w:rPr>
          <w:b/>
        </w:rPr>
        <w:t xml:space="preserve">=2, </w:t>
      </w:r>
      <w:r w:rsidR="003F5139" w:rsidRPr="00563A9F">
        <w:rPr>
          <w:b/>
        </w:rPr>
        <w:t>S</w:t>
      </w:r>
      <w:r w:rsidR="003F5139" w:rsidRPr="00D71C66">
        <w:rPr>
          <w:b/>
        </w:rPr>
        <w:t>b</w:t>
      </w:r>
      <w:r w:rsidR="0084784A" w:rsidRPr="00563A9F">
        <w:rPr>
          <w:b/>
        </w:rPr>
        <w:t xml:space="preserve">=3, </w:t>
      </w:r>
      <w:proofErr w:type="spellStart"/>
      <w:r w:rsidR="003F5139" w:rsidRPr="00563A9F">
        <w:rPr>
          <w:b/>
        </w:rPr>
        <w:t>S</w:t>
      </w:r>
      <w:r w:rsidR="003F5139">
        <w:rPr>
          <w:b/>
        </w:rPr>
        <w:t>u</w:t>
      </w:r>
      <w:proofErr w:type="spellEnd"/>
      <w:r w:rsidR="0084784A" w:rsidRPr="00563A9F">
        <w:rPr>
          <w:b/>
        </w:rPr>
        <w:t>=0</w:t>
      </w:r>
      <w:r w:rsidR="0084784A">
        <w:t>, and m</w:t>
      </w:r>
      <w:r w:rsidR="007E0AB8">
        <w:t>edical report describes a</w:t>
      </w:r>
      <w:r>
        <w:t xml:space="preserve"> female patient aged 5</w:t>
      </w:r>
      <w:r w:rsidR="007E0AB8">
        <w:t>9</w:t>
      </w:r>
      <w:r>
        <w:t xml:space="preserve"> years</w:t>
      </w:r>
      <w:r w:rsidR="00257479">
        <w:t xml:space="preserve">, </w:t>
      </w:r>
      <w:r w:rsidR="00832D65">
        <w:t>with no cardiovascular or other co-morbidity besides AF</w:t>
      </w:r>
      <w:r w:rsidR="001D17D6">
        <w:t>.</w:t>
      </w:r>
      <w:r w:rsidR="00CD0DD1">
        <w:t xml:space="preserve"> </w:t>
      </w:r>
    </w:p>
    <w:p w14:paraId="77960C91" w14:textId="61195DAA" w:rsidR="00A71914" w:rsidRDefault="007E0AB8" w:rsidP="001A617C">
      <w:pPr>
        <w:spacing w:after="200" w:line="276" w:lineRule="auto"/>
        <w:jc w:val="both"/>
      </w:pPr>
      <w:r>
        <w:t xml:space="preserve">It is </w:t>
      </w:r>
      <w:r w:rsidR="005B7AA0">
        <w:t>immediately obvious</w:t>
      </w:r>
      <w:r>
        <w:t xml:space="preserve"> that this patient does not need long-term OAC (low stroke risk) but is eligible for </w:t>
      </w:r>
      <w:r w:rsidR="00257479">
        <w:t xml:space="preserve">rhythm control including consideration </w:t>
      </w:r>
      <w:r w:rsidR="00420929">
        <w:t>for</w:t>
      </w:r>
      <w:r w:rsidR="00257479">
        <w:t xml:space="preserve"> </w:t>
      </w:r>
      <w:r>
        <w:t xml:space="preserve">AF ablation as a first-line treatment owing to </w:t>
      </w:r>
      <w:r w:rsidR="009B2A24">
        <w:t xml:space="preserve">severe symptoms, </w:t>
      </w:r>
      <w:r>
        <w:t xml:space="preserve">high AF burden </w:t>
      </w:r>
      <w:r w:rsidR="009B2A24">
        <w:t xml:space="preserve">and </w:t>
      </w:r>
      <w:r>
        <w:t xml:space="preserve">low substrate </w:t>
      </w:r>
      <w:r w:rsidR="00420929">
        <w:t>com</w:t>
      </w:r>
      <w:r w:rsidR="00C56C97">
        <w:t>plexity</w:t>
      </w:r>
      <w:r w:rsidR="007C6916">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 </w:instrText>
      </w:r>
      <w:r w:rsidR="0071498A">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DATA </w:instrText>
      </w:r>
      <w:r w:rsidR="0071498A">
        <w:fldChar w:fldCharType="end"/>
      </w:r>
      <w:r w:rsidR="007C6916">
        <w:fldChar w:fldCharType="separate"/>
      </w:r>
      <w:r w:rsidR="0071498A">
        <w:rPr>
          <w:noProof/>
        </w:rPr>
        <w:t>[5]</w:t>
      </w:r>
      <w:r w:rsidR="007C6916">
        <w:fldChar w:fldCharType="end"/>
      </w:r>
      <w:r>
        <w:t>.</w:t>
      </w:r>
    </w:p>
    <w:p w14:paraId="573F2D71" w14:textId="678F5C09" w:rsidR="00E959DF" w:rsidRDefault="007E0AB8" w:rsidP="001A617C">
      <w:pPr>
        <w:spacing w:after="200" w:line="276" w:lineRule="auto"/>
        <w:jc w:val="both"/>
      </w:pPr>
      <w:r>
        <w:t xml:space="preserve">Warning: </w:t>
      </w:r>
      <w:r w:rsidR="00E959DF">
        <w:t xml:space="preserve">this patient would still need OAC before and after AF ablation, as recommended, and her </w:t>
      </w:r>
      <w:r w:rsidR="00257479">
        <w:t>4</w:t>
      </w:r>
      <w:r w:rsidR="00A473F1">
        <w:t>S</w:t>
      </w:r>
      <w:r w:rsidR="004C078C">
        <w:t>-AF</w:t>
      </w:r>
      <w:r w:rsidR="00A473F1">
        <w:t xml:space="preserve"> </w:t>
      </w:r>
      <w:r w:rsidR="00E959DF">
        <w:t xml:space="preserve">status should be re-assessed regularly in order </w:t>
      </w:r>
      <w:r w:rsidR="00D84B73">
        <w:t>not to miss</w:t>
      </w:r>
      <w:r w:rsidR="00E959DF">
        <w:t xml:space="preserve"> dynamic changes in her risk profile over time</w:t>
      </w:r>
      <w:r w:rsidR="007C6916">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 </w:instrText>
      </w:r>
      <w:r w:rsidR="0071498A">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DATA </w:instrText>
      </w:r>
      <w:r w:rsidR="0071498A">
        <w:fldChar w:fldCharType="end"/>
      </w:r>
      <w:r w:rsidR="007C6916">
        <w:fldChar w:fldCharType="separate"/>
      </w:r>
      <w:r w:rsidR="0071498A">
        <w:rPr>
          <w:noProof/>
        </w:rPr>
        <w:t>[5]</w:t>
      </w:r>
      <w:r w:rsidR="007C6916">
        <w:fldChar w:fldCharType="end"/>
      </w:r>
      <w:r w:rsidR="00E959DF">
        <w:t>.</w:t>
      </w:r>
    </w:p>
    <w:p w14:paraId="1A83A27C" w14:textId="3EBC62C6" w:rsidR="00E959DF" w:rsidRPr="00E959DF" w:rsidRDefault="00E959DF" w:rsidP="00E959DF">
      <w:pPr>
        <w:spacing w:after="200" w:line="276" w:lineRule="auto"/>
        <w:jc w:val="both"/>
      </w:pPr>
      <w:r>
        <w:rPr>
          <w:b/>
        </w:rPr>
        <w:t>Example 2</w:t>
      </w:r>
      <w:r w:rsidR="00CE320D">
        <w:rPr>
          <w:b/>
        </w:rPr>
        <w:t xml:space="preserve">. </w:t>
      </w:r>
      <w:r w:rsidR="00C316AA">
        <w:t xml:space="preserve">The 4S-AF characterisation is </w:t>
      </w:r>
      <w:r w:rsidR="003F5139" w:rsidRPr="00C715D0">
        <w:rPr>
          <w:b/>
        </w:rPr>
        <w:t>S</w:t>
      </w:r>
      <w:r w:rsidR="003F5139">
        <w:rPr>
          <w:b/>
        </w:rPr>
        <w:t>t</w:t>
      </w:r>
      <w:r w:rsidR="00C316AA" w:rsidRPr="00C715D0">
        <w:rPr>
          <w:b/>
        </w:rPr>
        <w:t>=</w:t>
      </w:r>
      <w:r w:rsidR="002A3EDE">
        <w:rPr>
          <w:b/>
        </w:rPr>
        <w:t>1</w:t>
      </w:r>
      <w:r w:rsidR="00C316AA" w:rsidRPr="00C715D0">
        <w:rPr>
          <w:b/>
        </w:rPr>
        <w:t xml:space="preserve">, </w:t>
      </w:r>
      <w:r w:rsidR="003F5139" w:rsidRPr="00C715D0">
        <w:rPr>
          <w:b/>
        </w:rPr>
        <w:t>S</w:t>
      </w:r>
      <w:r w:rsidR="003F5139">
        <w:rPr>
          <w:b/>
        </w:rPr>
        <w:t>y</w:t>
      </w:r>
      <w:r w:rsidR="00C316AA" w:rsidRPr="00C715D0">
        <w:rPr>
          <w:b/>
        </w:rPr>
        <w:t>=</w:t>
      </w:r>
      <w:r w:rsidR="006F6CA7">
        <w:rPr>
          <w:b/>
        </w:rPr>
        <w:t>0</w:t>
      </w:r>
      <w:r w:rsidR="00C316AA" w:rsidRPr="00C715D0">
        <w:rPr>
          <w:b/>
        </w:rPr>
        <w:t xml:space="preserve">, </w:t>
      </w:r>
      <w:r w:rsidR="003F5139" w:rsidRPr="00C715D0">
        <w:rPr>
          <w:b/>
        </w:rPr>
        <w:t>S</w:t>
      </w:r>
      <w:r w:rsidR="003F5139">
        <w:rPr>
          <w:b/>
        </w:rPr>
        <w:t>b</w:t>
      </w:r>
      <w:r w:rsidR="00C316AA" w:rsidRPr="00C715D0">
        <w:rPr>
          <w:b/>
        </w:rPr>
        <w:t>=</w:t>
      </w:r>
      <w:r w:rsidR="00A7241D">
        <w:rPr>
          <w:b/>
        </w:rPr>
        <w:t>3</w:t>
      </w:r>
      <w:r w:rsidR="00C316AA" w:rsidRPr="00C715D0">
        <w:rPr>
          <w:b/>
        </w:rPr>
        <w:t xml:space="preserve">, </w:t>
      </w:r>
      <w:proofErr w:type="spellStart"/>
      <w:r w:rsidR="003F5139" w:rsidRPr="00C715D0">
        <w:rPr>
          <w:b/>
        </w:rPr>
        <w:t>S</w:t>
      </w:r>
      <w:r w:rsidR="003F5139">
        <w:rPr>
          <w:b/>
        </w:rPr>
        <w:t>u</w:t>
      </w:r>
      <w:proofErr w:type="spellEnd"/>
      <w:r w:rsidR="00C316AA" w:rsidRPr="00C715D0">
        <w:rPr>
          <w:b/>
        </w:rPr>
        <w:t>=</w:t>
      </w:r>
      <w:r w:rsidR="002564DA">
        <w:rPr>
          <w:b/>
        </w:rPr>
        <w:t>4</w:t>
      </w:r>
      <w:r w:rsidR="002564DA">
        <w:t>.</w:t>
      </w:r>
      <w:r w:rsidR="002A3EDE">
        <w:t xml:space="preserve"> </w:t>
      </w:r>
      <w:r>
        <w:t>A</w:t>
      </w:r>
      <w:r w:rsidR="002564DA">
        <w:t>s per medical re</w:t>
      </w:r>
      <w:r w:rsidR="00C715D0">
        <w:t>port, it is a</w:t>
      </w:r>
      <w:r>
        <w:t xml:space="preserve"> m</w:t>
      </w:r>
      <w:r w:rsidRPr="00E959DF">
        <w:t>ale patient, 79 y</w:t>
      </w:r>
      <w:r>
        <w:t>ea</w:t>
      </w:r>
      <w:r w:rsidRPr="00E959DF">
        <w:t>rs</w:t>
      </w:r>
      <w:r w:rsidR="00C715D0">
        <w:t xml:space="preserve"> old</w:t>
      </w:r>
      <w:r w:rsidRPr="00E959DF">
        <w:t xml:space="preserve">, with prior stroke, </w:t>
      </w:r>
      <w:r>
        <w:t>myocardial infarction</w:t>
      </w:r>
      <w:r w:rsidRPr="00E959DF">
        <w:t>, diabetes mellitus and hypertension</w:t>
      </w:r>
      <w:r w:rsidR="008B315A">
        <w:t xml:space="preserve">, whereas </w:t>
      </w:r>
      <w:r w:rsidR="00723838">
        <w:t xml:space="preserve">transthoracic echocardiogram showed preserved left ventricular function and </w:t>
      </w:r>
      <w:r w:rsidR="005F29DB">
        <w:t xml:space="preserve">a </w:t>
      </w:r>
      <w:r w:rsidR="005A0508">
        <w:t>left atrial anteroposterior diameter of 48mm with mild mitral regurgitation</w:t>
      </w:r>
      <w:r>
        <w:t>.</w:t>
      </w:r>
    </w:p>
    <w:p w14:paraId="3180ADB5" w14:textId="3D38FEC4" w:rsidR="00D84B73" w:rsidRDefault="00E959DF" w:rsidP="001A617C">
      <w:pPr>
        <w:spacing w:after="200" w:line="276" w:lineRule="auto"/>
        <w:jc w:val="both"/>
      </w:pPr>
      <w:r w:rsidRPr="00E959DF">
        <w:t xml:space="preserve">We </w:t>
      </w:r>
      <w:r w:rsidR="00A473F1">
        <w:t xml:space="preserve">can </w:t>
      </w:r>
      <w:r w:rsidR="001B7C4A">
        <w:t>easily</w:t>
      </w:r>
      <w:r w:rsidR="00320FC3">
        <w:t xml:space="preserve"> </w:t>
      </w:r>
      <w:r w:rsidRPr="00E959DF">
        <w:t>read that this patient has a high risk of stroke</w:t>
      </w:r>
      <w:r w:rsidR="00F116BE">
        <w:t>,</w:t>
      </w:r>
      <w:r w:rsidR="00BA4C88" w:rsidRPr="00BA4C88">
        <w:t xml:space="preserve"> </w:t>
      </w:r>
      <w:r w:rsidR="00BA4C88" w:rsidRPr="00E959DF">
        <w:t>mild symptoms</w:t>
      </w:r>
      <w:r w:rsidRPr="00E959DF">
        <w:t>, high AF burden (</w:t>
      </w:r>
      <w:r w:rsidR="00BA4C88">
        <w:t xml:space="preserve">i.e., long-standing persistent or </w:t>
      </w:r>
      <w:r w:rsidRPr="00E959DF">
        <w:t>permanent AF</w:t>
      </w:r>
      <w:r w:rsidR="008E3B04">
        <w:t xml:space="preserve"> – see Figure </w:t>
      </w:r>
      <w:r w:rsidR="007A5DD7">
        <w:t>2</w:t>
      </w:r>
      <w:r w:rsidRPr="00E959DF">
        <w:t>)</w:t>
      </w:r>
      <w:r w:rsidR="00BA4C88">
        <w:t xml:space="preserve"> and</w:t>
      </w:r>
      <w:r w:rsidRPr="00E959DF">
        <w:t xml:space="preserve"> significant substrate for AF. </w:t>
      </w:r>
      <w:r>
        <w:t>Hence</w:t>
      </w:r>
      <w:r w:rsidRPr="00E959DF">
        <w:t xml:space="preserve">, </w:t>
      </w:r>
      <w:r w:rsidR="00D84B73">
        <w:t xml:space="preserve">the patient needs </w:t>
      </w:r>
      <w:r w:rsidR="008E3B04">
        <w:t>lifelong</w:t>
      </w:r>
      <w:r>
        <w:t xml:space="preserve"> </w:t>
      </w:r>
      <w:r w:rsidRPr="00E959DF">
        <w:t>OAC and rate control</w:t>
      </w:r>
      <w:r w:rsidR="007C6916">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 </w:instrText>
      </w:r>
      <w:r w:rsidR="0071498A">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instrText xml:space="preserve"> ADDIN EN.CITE.DATA </w:instrText>
      </w:r>
      <w:r w:rsidR="0071498A">
        <w:fldChar w:fldCharType="end"/>
      </w:r>
      <w:r w:rsidR="007C6916">
        <w:fldChar w:fldCharType="separate"/>
      </w:r>
      <w:r w:rsidR="0071498A">
        <w:rPr>
          <w:noProof/>
        </w:rPr>
        <w:t>[5]</w:t>
      </w:r>
      <w:r w:rsidR="007C6916">
        <w:fldChar w:fldCharType="end"/>
      </w:r>
      <w:r w:rsidR="00D84B73">
        <w:t xml:space="preserve">. Again, the </w:t>
      </w:r>
      <w:r w:rsidR="005860A7">
        <w:t>4</w:t>
      </w:r>
      <w:r w:rsidR="00D84B73">
        <w:t xml:space="preserve">S status of this patient should be reviewed regularly. In addition, the patient should be monitored for adherence to treatment, occurrence of AF-related complications (e.g., stroke, bleeding, heart failure) and comorbidities.   </w:t>
      </w:r>
    </w:p>
    <w:p w14:paraId="06E55FB6" w14:textId="76C2DB3A" w:rsidR="00782618" w:rsidRDefault="00563A9F" w:rsidP="001A617C">
      <w:pPr>
        <w:spacing w:after="200" w:line="276" w:lineRule="auto"/>
        <w:jc w:val="both"/>
      </w:pPr>
      <w:r w:rsidRPr="0010231F">
        <w:rPr>
          <w:b/>
        </w:rPr>
        <w:lastRenderedPageBreak/>
        <w:t>Example 3.</w:t>
      </w:r>
      <w:r>
        <w:t xml:space="preserve"> </w:t>
      </w:r>
      <w:r w:rsidR="00D615C1">
        <w:t xml:space="preserve">A 63-year </w:t>
      </w:r>
      <w:r w:rsidR="00767B7D">
        <w:t xml:space="preserve">female patient is referred for expert consultation </w:t>
      </w:r>
      <w:r w:rsidR="003C48CB">
        <w:t xml:space="preserve">for further AF management after electrical cardioversion failure in local </w:t>
      </w:r>
      <w:r w:rsidR="00782618">
        <w:t xml:space="preserve">hospital. Her 4S-AF characterisation is </w:t>
      </w:r>
      <w:r w:rsidR="00F116BE" w:rsidRPr="00C715D0">
        <w:rPr>
          <w:b/>
        </w:rPr>
        <w:t>S</w:t>
      </w:r>
      <w:r w:rsidR="00F116BE">
        <w:rPr>
          <w:b/>
        </w:rPr>
        <w:t>t</w:t>
      </w:r>
      <w:r w:rsidR="00782618" w:rsidRPr="00C715D0">
        <w:rPr>
          <w:b/>
        </w:rPr>
        <w:t>=</w:t>
      </w:r>
      <w:r w:rsidR="00782618">
        <w:rPr>
          <w:b/>
        </w:rPr>
        <w:t>1</w:t>
      </w:r>
      <w:r w:rsidR="00782618" w:rsidRPr="00C715D0">
        <w:rPr>
          <w:b/>
        </w:rPr>
        <w:t xml:space="preserve">, </w:t>
      </w:r>
      <w:r w:rsidR="00F116BE" w:rsidRPr="00C715D0">
        <w:rPr>
          <w:b/>
        </w:rPr>
        <w:t>S</w:t>
      </w:r>
      <w:r w:rsidR="00F116BE">
        <w:rPr>
          <w:b/>
        </w:rPr>
        <w:t>y</w:t>
      </w:r>
      <w:r w:rsidR="00782618" w:rsidRPr="00C715D0">
        <w:rPr>
          <w:b/>
        </w:rPr>
        <w:t>=</w:t>
      </w:r>
      <w:r w:rsidR="00782618">
        <w:rPr>
          <w:b/>
        </w:rPr>
        <w:t>2</w:t>
      </w:r>
      <w:r w:rsidR="00782618" w:rsidRPr="00C715D0">
        <w:rPr>
          <w:b/>
        </w:rPr>
        <w:t xml:space="preserve">, </w:t>
      </w:r>
      <w:r w:rsidR="00F116BE" w:rsidRPr="00C715D0">
        <w:rPr>
          <w:b/>
        </w:rPr>
        <w:t>S</w:t>
      </w:r>
      <w:r w:rsidR="00F116BE">
        <w:rPr>
          <w:b/>
        </w:rPr>
        <w:t>b</w:t>
      </w:r>
      <w:r w:rsidR="00782618" w:rsidRPr="00C715D0">
        <w:rPr>
          <w:b/>
        </w:rPr>
        <w:t>=</w:t>
      </w:r>
      <w:r w:rsidR="00782618">
        <w:rPr>
          <w:b/>
        </w:rPr>
        <w:t>3</w:t>
      </w:r>
      <w:r w:rsidR="00782618" w:rsidRPr="00C715D0">
        <w:rPr>
          <w:b/>
        </w:rPr>
        <w:t xml:space="preserve">, </w:t>
      </w:r>
      <w:proofErr w:type="spellStart"/>
      <w:r w:rsidR="00F116BE" w:rsidRPr="00C715D0">
        <w:rPr>
          <w:b/>
        </w:rPr>
        <w:t>S</w:t>
      </w:r>
      <w:r w:rsidR="00F116BE">
        <w:rPr>
          <w:b/>
        </w:rPr>
        <w:t>u</w:t>
      </w:r>
      <w:proofErr w:type="spellEnd"/>
      <w:r w:rsidR="00782618" w:rsidRPr="00C715D0">
        <w:rPr>
          <w:b/>
        </w:rPr>
        <w:t>=</w:t>
      </w:r>
      <w:r w:rsidR="00D72C25">
        <w:rPr>
          <w:b/>
        </w:rPr>
        <w:t>5</w:t>
      </w:r>
      <w:r w:rsidR="00782618">
        <w:rPr>
          <w:b/>
        </w:rPr>
        <w:t>.</w:t>
      </w:r>
      <w:r w:rsidR="002E15AD">
        <w:rPr>
          <w:b/>
        </w:rPr>
        <w:t xml:space="preserve"> </w:t>
      </w:r>
      <w:r w:rsidR="002E15AD">
        <w:t xml:space="preserve">She </w:t>
      </w:r>
      <w:r w:rsidR="001A4F06">
        <w:t>is obese, has hypertension</w:t>
      </w:r>
      <w:r w:rsidR="00944358">
        <w:t xml:space="preserve">, </w:t>
      </w:r>
      <w:r w:rsidR="00C579BD">
        <w:t>bilateral aortic-femoral</w:t>
      </w:r>
      <w:r w:rsidR="001A4F06">
        <w:t xml:space="preserve"> </w:t>
      </w:r>
      <w:r w:rsidR="00C579BD">
        <w:t xml:space="preserve">graft </w:t>
      </w:r>
      <w:r w:rsidR="001A4F06">
        <w:t xml:space="preserve">and </w:t>
      </w:r>
      <w:r w:rsidR="00DA0249">
        <w:t>chronic obstructive pulmonary disease</w:t>
      </w:r>
      <w:r w:rsidR="001E0E93">
        <w:t xml:space="preserve">, and </w:t>
      </w:r>
      <w:r w:rsidR="008A55EF">
        <w:t>severely increased</w:t>
      </w:r>
      <w:r w:rsidR="00C01214">
        <w:t xml:space="preserve"> left atrium </w:t>
      </w:r>
      <w:r w:rsidR="008A55EF">
        <w:t xml:space="preserve">volume </w:t>
      </w:r>
      <w:r w:rsidR="00C01214">
        <w:t>(</w:t>
      </w:r>
      <w:r w:rsidR="00B75CA3">
        <w:t>42 ml/m</w:t>
      </w:r>
      <w:r w:rsidR="00B75CA3">
        <w:rPr>
          <w:vertAlign w:val="superscript"/>
        </w:rPr>
        <w:t>2</w:t>
      </w:r>
      <w:r w:rsidR="00C01214">
        <w:t>) on transthoracic echocardiographic examination</w:t>
      </w:r>
      <w:r w:rsidR="00181E3F">
        <w:t>. The 12-lead ECG show</w:t>
      </w:r>
      <w:r w:rsidR="00D101F0">
        <w:t>s AF with ventricular rate of 125 bmp</w:t>
      </w:r>
      <w:r w:rsidR="0010231F">
        <w:t xml:space="preserve">. </w:t>
      </w:r>
    </w:p>
    <w:p w14:paraId="0189D0EB" w14:textId="2FFEBD4C" w:rsidR="0010231F" w:rsidRPr="0010231F" w:rsidRDefault="00D20EE5" w:rsidP="001A617C">
      <w:pPr>
        <w:spacing w:after="200" w:line="276" w:lineRule="auto"/>
        <w:jc w:val="both"/>
      </w:pPr>
      <w:r>
        <w:t xml:space="preserve">The patient is highly symptomatic but </w:t>
      </w:r>
      <w:r w:rsidR="00B74CC2">
        <w:t xml:space="preserve">a </w:t>
      </w:r>
      <w:proofErr w:type="spellStart"/>
      <w:r w:rsidR="00F116BE">
        <w:t>Su</w:t>
      </w:r>
      <w:proofErr w:type="spellEnd"/>
      <w:r w:rsidR="00F116BE">
        <w:rPr>
          <w:vertAlign w:val="superscript"/>
        </w:rPr>
        <w:t xml:space="preserve"> </w:t>
      </w:r>
      <w:r w:rsidR="00B74CC2">
        <w:t xml:space="preserve">of 5 suggest </w:t>
      </w:r>
      <w:r w:rsidR="0061433B">
        <w:t>advanced substrate for AF. Indeed,</w:t>
      </w:r>
      <w:r w:rsidR="00B74CC2">
        <w:t xml:space="preserve"> </w:t>
      </w:r>
      <w:r>
        <w:t xml:space="preserve">her symptoms </w:t>
      </w:r>
      <w:r w:rsidR="0061433B">
        <w:t xml:space="preserve">could be attributed to </w:t>
      </w:r>
      <w:r w:rsidR="00E44DC2">
        <w:t xml:space="preserve">poor ventricular rate control and possible exacerbation of pulmonary obstruction. Hence, </w:t>
      </w:r>
      <w:r w:rsidR="00146A6F">
        <w:t>she would be first assigned to optimization of rate control, treatment of pulmonary obstruction and weight reduction</w:t>
      </w:r>
      <w:r w:rsidR="00FA4180">
        <w:t>, all of which could have been done in the local healthcare centre</w:t>
      </w:r>
      <w:r w:rsidR="003B1E99">
        <w:t xml:space="preserve">. Should she remain highly symptomatic after optimization of </w:t>
      </w:r>
      <w:r w:rsidR="003C7CD4">
        <w:t xml:space="preserve">her medical condition and weigh control, </w:t>
      </w:r>
      <w:r w:rsidR="00E62722">
        <w:t>an advanced substrate evaluation using</w:t>
      </w:r>
      <w:r w:rsidR="001B52A0">
        <w:t xml:space="preserve"> additional imaging could be undertaken, bu</w:t>
      </w:r>
      <w:r w:rsidR="00DC668A">
        <w:t xml:space="preserve">t it is less likely that she would be scheduled for </w:t>
      </w:r>
      <w:r w:rsidR="006E2AEA">
        <w:t>left atrial ablation.</w:t>
      </w:r>
      <w:r w:rsidR="00E62722">
        <w:t xml:space="preserve"> </w:t>
      </w:r>
      <w:r w:rsidR="00E44DC2">
        <w:t xml:space="preserve"> </w:t>
      </w:r>
      <w:r>
        <w:t xml:space="preserve"> </w:t>
      </w:r>
    </w:p>
    <w:p w14:paraId="0B3CD402" w14:textId="548DB798" w:rsidR="00A71914" w:rsidRDefault="00A71914" w:rsidP="001A617C">
      <w:pPr>
        <w:spacing w:after="200" w:line="276" w:lineRule="auto"/>
        <w:jc w:val="both"/>
      </w:pPr>
    </w:p>
    <w:p w14:paraId="623BF421" w14:textId="0EB305C9" w:rsidR="002A6456" w:rsidRPr="002A6456" w:rsidRDefault="002A6456" w:rsidP="001A617C">
      <w:pPr>
        <w:spacing w:after="200" w:line="276" w:lineRule="auto"/>
        <w:jc w:val="both"/>
        <w:rPr>
          <w:b/>
        </w:rPr>
      </w:pPr>
      <w:r w:rsidRPr="002A6456">
        <w:rPr>
          <w:b/>
        </w:rPr>
        <w:t xml:space="preserve">Limitations of the </w:t>
      </w:r>
      <w:r w:rsidR="00A473F1">
        <w:rPr>
          <w:b/>
        </w:rPr>
        <w:t>4S</w:t>
      </w:r>
      <w:r w:rsidR="00A16517">
        <w:rPr>
          <w:b/>
        </w:rPr>
        <w:t>-AF</w:t>
      </w:r>
      <w:r w:rsidR="00633395">
        <w:rPr>
          <w:b/>
          <w:vertAlign w:val="superscript"/>
        </w:rPr>
        <w:t xml:space="preserve"> </w:t>
      </w:r>
      <w:r w:rsidR="00A473F1" w:rsidRPr="00257479">
        <w:rPr>
          <w:b/>
        </w:rPr>
        <w:t xml:space="preserve">characterization </w:t>
      </w:r>
      <w:r w:rsidR="00A16517">
        <w:rPr>
          <w:b/>
        </w:rPr>
        <w:t>scheme</w:t>
      </w:r>
      <w:r w:rsidR="00A16517" w:rsidRPr="00A473F1">
        <w:rPr>
          <w:b/>
        </w:rPr>
        <w:t xml:space="preserve"> </w:t>
      </w:r>
    </w:p>
    <w:p w14:paraId="2592568C" w14:textId="18862E2C" w:rsidR="001B7C4A" w:rsidRDefault="00726CDB" w:rsidP="001A617C">
      <w:pPr>
        <w:spacing w:after="200" w:line="276" w:lineRule="auto"/>
        <w:jc w:val="both"/>
      </w:pPr>
      <w:r>
        <w:t>Identifying most informative descriptor</w:t>
      </w:r>
      <w:r w:rsidR="00C71D6C">
        <w:t>(s)</w:t>
      </w:r>
      <w:r>
        <w:t xml:space="preserve"> </w:t>
      </w:r>
      <w:r w:rsidR="0029304C">
        <w:t xml:space="preserve">for each of the domains </w:t>
      </w:r>
      <w:r w:rsidR="00C71D6C">
        <w:t>relevant for the characterization of AF is challenging, and many diagnostic tools, risk stratification scores</w:t>
      </w:r>
      <w:r w:rsidR="009A0773">
        <w:fldChar w:fldCharType="begin">
          <w:fldData xml:space="preserve">PEVuZE5vdGU+PENpdGU+PEF1dGhvcj5EZW5nPC9BdXRob3I+PFllYXI+MjAxNzwvWWVhcj48UmVj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</w:fldData>
        </w:fldChar>
      </w:r>
      <w:r w:rsidR="009A0773">
        <w:instrText xml:space="preserve"> ADDIN EN.CITE </w:instrText>
      </w:r>
      <w:r w:rsidR="009A0773">
        <w:fldChar w:fldCharType="begin">
          <w:fldData xml:space="preserve">PEVuZE5vdGU+PENpdGU+PEF1dGhvcj5EZW5nPC9BdXRob3I+PFllYXI+MjAxNzwvWWVhcj48UmVj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</w:fldData>
        </w:fldChar>
      </w:r>
      <w:r w:rsidR="009A0773">
        <w:instrText xml:space="preserve"> ADDIN EN.CITE.DATA </w:instrText>
      </w:r>
      <w:r w:rsidR="009A0773">
        <w:fldChar w:fldCharType="end"/>
      </w:r>
      <w:r w:rsidR="009A0773">
        <w:fldChar w:fldCharType="separate"/>
      </w:r>
      <w:r w:rsidR="009A0773">
        <w:rPr>
          <w:noProof/>
        </w:rPr>
        <w:t>[43]</w:t>
      </w:r>
      <w:r w:rsidR="009A0773">
        <w:fldChar w:fldCharType="end"/>
      </w:r>
      <w:r w:rsidR="00C71D6C">
        <w:t xml:space="preserve"> and imaging techniques are being validated. </w:t>
      </w:r>
      <w:r w:rsidR="000B4237">
        <w:t xml:space="preserve">Currently, the </w:t>
      </w:r>
      <w:r w:rsidR="00A473F1">
        <w:t>4</w:t>
      </w:r>
      <w:r w:rsidR="002A6456">
        <w:t>S</w:t>
      </w:r>
      <w:r w:rsidR="000B4237">
        <w:t>-AF</w:t>
      </w:r>
      <w:r w:rsidR="002A6456">
        <w:t xml:space="preserve"> </w:t>
      </w:r>
      <w:r w:rsidR="000B4237">
        <w:t xml:space="preserve">scheme </w:t>
      </w:r>
      <w:r w:rsidR="002A6456">
        <w:t xml:space="preserve">mostly includes the AF-related </w:t>
      </w:r>
      <w:r w:rsidR="000C0B7B">
        <w:t xml:space="preserve">descriptors </w:t>
      </w:r>
      <w:r w:rsidR="002A6456">
        <w:t xml:space="preserve">that are easily obtainable in clinical practice, still </w:t>
      </w:r>
      <w:r w:rsidR="008A28C9">
        <w:t xml:space="preserve">acknowledging the </w:t>
      </w:r>
      <w:r w:rsidR="00320FC3">
        <w:t xml:space="preserve">possibility of </w:t>
      </w:r>
      <w:r w:rsidR="008A28C9">
        <w:t xml:space="preserve">more sophisticated assessment of </w:t>
      </w:r>
      <w:r w:rsidR="00232937">
        <w:t>all four domains</w:t>
      </w:r>
      <w:r w:rsidR="002A6456">
        <w:t xml:space="preserve">. </w:t>
      </w:r>
    </w:p>
    <w:p w14:paraId="67C30D10" w14:textId="698C11D2" w:rsidR="001B7C4A" w:rsidRDefault="001B7C4A" w:rsidP="001A617C">
      <w:pPr>
        <w:spacing w:after="200" w:line="276" w:lineRule="auto"/>
        <w:jc w:val="both"/>
      </w:pPr>
      <w:r>
        <w:t xml:space="preserve">The </w:t>
      </w:r>
      <w:r w:rsidR="00A473F1">
        <w:t>4S</w:t>
      </w:r>
      <w:r w:rsidR="00232937">
        <w:t>-AF</w:t>
      </w:r>
      <w:r w:rsidR="00A473F1">
        <w:t xml:space="preserve"> </w:t>
      </w:r>
      <w:r>
        <w:t>system does not provide information about</w:t>
      </w:r>
      <w:r w:rsidR="00A54C13">
        <w:t xml:space="preserve"> bleeding risk, repeated cardioversions or AF ablations, prior and current antiarrhythmic drug therapy, etc.</w:t>
      </w:r>
      <w:r w:rsidR="00A54C13" w:rsidRPr="00A54C13">
        <w:t xml:space="preserve"> </w:t>
      </w:r>
      <w:r w:rsidR="00CF213E">
        <w:t>Nevertheless</w:t>
      </w:r>
      <w:r w:rsidR="00A54C13">
        <w:t>, the risk of bleeding is routinely assessed in patients considered for or taking OAC and should be noted in the medical records along with other features mentioned above.</w:t>
      </w:r>
      <w:r w:rsidR="00EA6EBC">
        <w:t xml:space="preserve"> In addition, the 4S-AF currently does not reflect patient</w:t>
      </w:r>
      <w:r w:rsidR="00715FC0">
        <w:t>-assessed symptoms or treatment burden, patient</w:t>
      </w:r>
      <w:r w:rsidR="00EA6EBC">
        <w:t xml:space="preserve"> preferences, </w:t>
      </w:r>
      <w:r w:rsidR="000B058D">
        <w:t>adherence to treatment</w:t>
      </w:r>
      <w:r w:rsidR="00715FC0">
        <w:t xml:space="preserve">, etc. </w:t>
      </w:r>
    </w:p>
    <w:p w14:paraId="00BE8083" w14:textId="786CE08F" w:rsidR="00D8523D" w:rsidRDefault="008A28C9" w:rsidP="001A617C">
      <w:pPr>
        <w:spacing w:after="200" w:line="276" w:lineRule="auto"/>
        <w:jc w:val="both"/>
      </w:pPr>
      <w:r>
        <w:t xml:space="preserve">The </w:t>
      </w:r>
      <w:r w:rsidR="00A473F1">
        <w:t>4S</w:t>
      </w:r>
      <w:r w:rsidR="009D0EFE">
        <w:t>-AF</w:t>
      </w:r>
      <w:r w:rsidR="00A473F1">
        <w:t xml:space="preserve"> </w:t>
      </w:r>
      <w:r>
        <w:t xml:space="preserve">structured characterization of AF pertains exclusively to clinically diagnosed AF and does not include so-called </w:t>
      </w:r>
      <w:r w:rsidR="00A473F1">
        <w:t>‘</w:t>
      </w:r>
      <w:r>
        <w:t>subclinical AF</w:t>
      </w:r>
      <w:r w:rsidR="00A473F1">
        <w:t>’</w:t>
      </w:r>
      <w:r>
        <w:t xml:space="preserve"> or atrial high rate episode</w:t>
      </w:r>
      <w:r w:rsidR="00A54C13">
        <w:t>s</w:t>
      </w:r>
      <w:r>
        <w:t xml:space="preserve"> (AHRE) detected by intracardiac devices.</w:t>
      </w:r>
      <w:r w:rsidR="00CF213E">
        <w:t xml:space="preserve"> However, when more evidence informing the management of AHRE with regards to stroke prevention become available, the 4S</w:t>
      </w:r>
      <w:r w:rsidR="00F67B80">
        <w:t>-AF</w:t>
      </w:r>
      <w:r w:rsidR="00CF213E">
        <w:t xml:space="preserve"> </w:t>
      </w:r>
      <w:r w:rsidR="00F67B80">
        <w:t>scheme</w:t>
      </w:r>
      <w:r w:rsidR="00CF213E">
        <w:t xml:space="preserve"> could be updated accordingly. </w:t>
      </w:r>
    </w:p>
    <w:p w14:paraId="7A8A9559" w14:textId="77777777" w:rsidR="00D8523D" w:rsidRDefault="00D8523D" w:rsidP="001A617C">
      <w:pPr>
        <w:spacing w:after="200" w:line="276" w:lineRule="auto"/>
        <w:jc w:val="both"/>
      </w:pPr>
    </w:p>
    <w:p w14:paraId="13DB08F4" w14:textId="20194F87" w:rsidR="008A28C9" w:rsidRDefault="00D8523D" w:rsidP="001A617C">
      <w:pPr>
        <w:spacing w:after="200" w:line="276" w:lineRule="auto"/>
        <w:jc w:val="both"/>
        <w:rPr>
          <w:b/>
        </w:rPr>
      </w:pPr>
      <w:r w:rsidRPr="00D8523D">
        <w:rPr>
          <w:b/>
        </w:rPr>
        <w:t xml:space="preserve">Advantages of the </w:t>
      </w:r>
      <w:r w:rsidR="00A473F1">
        <w:rPr>
          <w:b/>
        </w:rPr>
        <w:t>4</w:t>
      </w:r>
      <w:r w:rsidR="00A473F1" w:rsidRPr="00D8523D">
        <w:rPr>
          <w:b/>
        </w:rPr>
        <w:t>S</w:t>
      </w:r>
      <w:r w:rsidR="009D0EFE">
        <w:rPr>
          <w:b/>
        </w:rPr>
        <w:t>-AF</w:t>
      </w:r>
      <w:r w:rsidR="00A473F1" w:rsidRPr="00D8523D">
        <w:rPr>
          <w:b/>
        </w:rPr>
        <w:t xml:space="preserve"> </w:t>
      </w:r>
      <w:r w:rsidR="00A473F1" w:rsidRPr="00C0681B">
        <w:rPr>
          <w:b/>
        </w:rPr>
        <w:t xml:space="preserve">characterization </w:t>
      </w:r>
      <w:r w:rsidR="009D0EFE">
        <w:rPr>
          <w:b/>
        </w:rPr>
        <w:t>scheme</w:t>
      </w:r>
      <w:r w:rsidR="009D0EFE" w:rsidRPr="00C0681B">
        <w:rPr>
          <w:b/>
        </w:rPr>
        <w:t xml:space="preserve"> </w:t>
      </w:r>
    </w:p>
    <w:p w14:paraId="3AAEE871" w14:textId="2111DD7D" w:rsidR="00A71914" w:rsidRDefault="00D8523D" w:rsidP="001A617C">
      <w:pPr>
        <w:spacing w:after="200" w:line="276" w:lineRule="auto"/>
        <w:jc w:val="both"/>
      </w:pPr>
      <w:r>
        <w:lastRenderedPageBreak/>
        <w:t xml:space="preserve">As </w:t>
      </w:r>
      <w:r w:rsidR="00A71914">
        <w:t>previously discussed, a</w:t>
      </w:r>
      <w:r>
        <w:t xml:space="preserve">dherence to the </w:t>
      </w:r>
      <w:r w:rsidR="00A473F1">
        <w:t>4S</w:t>
      </w:r>
      <w:r w:rsidR="009D0EFE">
        <w:t>-AF</w:t>
      </w:r>
      <w:r w:rsidR="00633395">
        <w:t xml:space="preserve"> </w:t>
      </w:r>
      <w:r w:rsidR="009D0EFE" w:rsidRPr="00E01D0A">
        <w:t>sc</w:t>
      </w:r>
      <w:r w:rsidR="008D404B" w:rsidRPr="00E01D0A">
        <w:t>h</w:t>
      </w:r>
      <w:r w:rsidR="009D0EFE" w:rsidRPr="00E01D0A">
        <w:t>eme</w:t>
      </w:r>
      <w:r>
        <w:t xml:space="preserve"> for characterization of AF </w:t>
      </w:r>
      <w:r w:rsidR="00633395">
        <w:t xml:space="preserve">patients </w:t>
      </w:r>
      <w:r>
        <w:t xml:space="preserve">would provide rapid, concise and clear communication among all physicians engaged in the management of a given AF patient, </w:t>
      </w:r>
      <w:r w:rsidR="00CF213E">
        <w:t>at a</w:t>
      </w:r>
      <w:r w:rsidR="00633395">
        <w:t>l</w:t>
      </w:r>
      <w:r w:rsidR="00CF213E">
        <w:t xml:space="preserve">l healthcare system levels, thus </w:t>
      </w:r>
      <w:r w:rsidR="00A71914">
        <w:t>minimizing the risk of</w:t>
      </w:r>
      <w:r>
        <w:t xml:space="preserve"> misunderstanding. </w:t>
      </w:r>
      <w:r w:rsidR="00D64E9E">
        <w:t>Streamlining the assessment of AF</w:t>
      </w:r>
      <w:r w:rsidR="00604E9D">
        <w:t xml:space="preserve">-related features and AF patients via the use of the structured 4S-AF scheme </w:t>
      </w:r>
      <w:r w:rsidR="0044554D">
        <w:t xml:space="preserve">would </w:t>
      </w:r>
      <w:r>
        <w:t>also facilitate treatment decision-making</w:t>
      </w:r>
      <w:r w:rsidR="00661884">
        <w:t xml:space="preserve"> and</w:t>
      </w:r>
      <w:r w:rsidR="0044554D">
        <w:t xml:space="preserve"> </w:t>
      </w:r>
      <w:r w:rsidR="00661884">
        <w:t xml:space="preserve">could </w:t>
      </w:r>
      <w:r w:rsidR="0044554D">
        <w:t xml:space="preserve">potentially </w:t>
      </w:r>
      <w:r w:rsidR="00661884">
        <w:t>reduce</w:t>
      </w:r>
      <w:r w:rsidR="0044554D">
        <w:t xml:space="preserve"> the costs of </w:t>
      </w:r>
      <w:r w:rsidR="000F513C">
        <w:t xml:space="preserve">repeated expert consultations and/or unnecessary </w:t>
      </w:r>
      <w:r w:rsidR="00315746">
        <w:t xml:space="preserve">conducting </w:t>
      </w:r>
      <w:r w:rsidR="00661884">
        <w:t xml:space="preserve">various </w:t>
      </w:r>
      <w:r w:rsidR="00315746">
        <w:t>expensive diagnostic tests</w:t>
      </w:r>
      <w:r w:rsidR="00F3330E">
        <w:t xml:space="preserve">. </w:t>
      </w:r>
      <w:r w:rsidR="00E24B38">
        <w:t>In the future, the 4S-AF scheme could facilitate</w:t>
      </w:r>
      <w:r>
        <w:t xml:space="preserve"> </w:t>
      </w:r>
      <w:r w:rsidR="00A71914">
        <w:t>combining different datasets for research purposes.</w:t>
      </w:r>
    </w:p>
    <w:p w14:paraId="05B01ED5" w14:textId="65C35C98" w:rsidR="00BC4CA8" w:rsidRDefault="00A71914" w:rsidP="001A617C">
      <w:pPr>
        <w:spacing w:after="200" w:line="276" w:lineRule="auto"/>
        <w:jc w:val="both"/>
      </w:pPr>
      <w:r>
        <w:t xml:space="preserve">Importantly, the </w:t>
      </w:r>
      <w:r w:rsidR="00A473F1">
        <w:t>4S</w:t>
      </w:r>
      <w:r w:rsidR="00E24B38">
        <w:t>-AF</w:t>
      </w:r>
      <w:r w:rsidR="00A473F1">
        <w:t xml:space="preserve"> </w:t>
      </w:r>
      <w:r w:rsidR="00E24B38" w:rsidRPr="00E24B38">
        <w:t>scheme</w:t>
      </w:r>
      <w:r>
        <w:t xml:space="preserve"> has a great potential for future refinements as needed with advances </w:t>
      </w:r>
      <w:r w:rsidR="00CF213E">
        <w:t xml:space="preserve">in technology used for </w:t>
      </w:r>
      <w:r>
        <w:t xml:space="preserve">the assessment of AF-related features such as the burden of AF and substrate for the arrhythmia. </w:t>
      </w:r>
      <w:r w:rsidR="00A54C13">
        <w:t xml:space="preserve">We </w:t>
      </w:r>
      <w:r w:rsidR="00A473F1">
        <w:t xml:space="preserve">therefore </w:t>
      </w:r>
      <w:r w:rsidR="00A54C13">
        <w:t xml:space="preserve">believe that implementation of the </w:t>
      </w:r>
      <w:r w:rsidR="00A473F1">
        <w:t>4S</w:t>
      </w:r>
      <w:r w:rsidR="00315936">
        <w:t>-AF</w:t>
      </w:r>
      <w:r w:rsidR="00633395">
        <w:t xml:space="preserve"> </w:t>
      </w:r>
      <w:r w:rsidR="00315936">
        <w:t xml:space="preserve">scheme </w:t>
      </w:r>
      <w:r w:rsidR="00A54C13">
        <w:t xml:space="preserve">for AF </w:t>
      </w:r>
      <w:r w:rsidR="00633395">
        <w:t xml:space="preserve">patient </w:t>
      </w:r>
      <w:r w:rsidR="00A54C13">
        <w:t xml:space="preserve">characterization in routine clinical practice would </w:t>
      </w:r>
      <w:r w:rsidR="005439BA">
        <w:t xml:space="preserve">substantially </w:t>
      </w:r>
      <w:r w:rsidR="00A54C13">
        <w:t>facilitate overall AF management</w:t>
      </w:r>
      <w:r w:rsidR="005439BA">
        <w:t xml:space="preserve"> and AF research</w:t>
      </w:r>
      <w:r w:rsidR="00A54C13">
        <w:t xml:space="preserve">.   </w:t>
      </w:r>
      <w:r>
        <w:t xml:space="preserve"> </w:t>
      </w:r>
    </w:p>
    <w:p w14:paraId="12C41C6C" w14:textId="7FC6FDFE" w:rsidR="000C2F9D" w:rsidRDefault="00202C8F" w:rsidP="001A617C">
      <w:pPr>
        <w:spacing w:after="200" w:line="276" w:lineRule="auto"/>
        <w:jc w:val="both"/>
      </w:pPr>
      <w:r>
        <w:t xml:space="preserve">Given the descriptors </w:t>
      </w:r>
      <w:r w:rsidR="004B563A">
        <w:t xml:space="preserve">of AF included in the 4S-AF scheme, the characterization of AF patients using 4S-AF could also provide prognostic </w:t>
      </w:r>
      <w:r w:rsidR="00017C10">
        <w:t xml:space="preserve">information, but </w:t>
      </w:r>
      <w:r w:rsidR="003B3A47">
        <w:t xml:space="preserve">the clinical utility and prognostic value of the 4S-AF scheme for </w:t>
      </w:r>
      <w:r w:rsidR="00800118">
        <w:t xml:space="preserve">the characterization of AF </w:t>
      </w:r>
      <w:r w:rsidR="00017C10">
        <w:t xml:space="preserve">needs </w:t>
      </w:r>
      <w:r w:rsidR="00800118">
        <w:t>extensive</w:t>
      </w:r>
      <w:r w:rsidR="00017C10">
        <w:t xml:space="preserve"> validat</w:t>
      </w:r>
      <w:r w:rsidR="00B31FA0">
        <w:t>ion</w:t>
      </w:r>
      <w:r w:rsidR="00251233">
        <w:t xml:space="preserve"> in </w:t>
      </w:r>
      <w:r w:rsidR="003B3A47">
        <w:t>different</w:t>
      </w:r>
      <w:r w:rsidR="00251233">
        <w:t xml:space="preserve"> AF cohorts and </w:t>
      </w:r>
      <w:r w:rsidR="003B3A47">
        <w:t>clinical</w:t>
      </w:r>
      <w:r w:rsidR="00251233">
        <w:t xml:space="preserve"> sett</w:t>
      </w:r>
      <w:r w:rsidR="003B3A47">
        <w:t>i</w:t>
      </w:r>
      <w:r w:rsidR="00251233">
        <w:t>ng</w:t>
      </w:r>
      <w:r w:rsidR="003B3A47">
        <w:t>s</w:t>
      </w:r>
      <w:r w:rsidR="004B342F">
        <w:t>.</w:t>
      </w:r>
      <w:r w:rsidR="00017C10">
        <w:t xml:space="preserve"> </w:t>
      </w:r>
    </w:p>
    <w:p w14:paraId="7B05030D" w14:textId="77777777" w:rsidR="00BC4CA8" w:rsidRPr="0051422C" w:rsidRDefault="00BC4CA8" w:rsidP="001A617C">
      <w:pPr>
        <w:spacing w:after="200" w:line="276" w:lineRule="auto"/>
        <w:jc w:val="both"/>
      </w:pPr>
    </w:p>
    <w:p w14:paraId="64D64DFE" w14:textId="77777777" w:rsidR="00B17D83" w:rsidRDefault="00B17D83">
      <w:pPr>
        <w:rPr>
          <w:b/>
        </w:rPr>
      </w:pPr>
      <w:r>
        <w:rPr>
          <w:b/>
        </w:rPr>
        <w:br w:type="page"/>
      </w:r>
    </w:p>
    <w:p w14:paraId="50B49B43" w14:textId="5B79A5B1" w:rsidR="00BC4CA8" w:rsidRPr="007D2FC9" w:rsidRDefault="00BC4CA8" w:rsidP="001A617C">
      <w:pPr>
        <w:spacing w:after="200" w:line="276" w:lineRule="auto"/>
        <w:jc w:val="both"/>
        <w:rPr>
          <w:b/>
          <w:lang w:val="fr-FR"/>
        </w:rPr>
      </w:pPr>
      <w:proofErr w:type="spellStart"/>
      <w:proofErr w:type="gramStart"/>
      <w:r w:rsidRPr="007D2FC9">
        <w:rPr>
          <w:b/>
          <w:lang w:val="fr-FR"/>
        </w:rPr>
        <w:lastRenderedPageBreak/>
        <w:t>References</w:t>
      </w:r>
      <w:proofErr w:type="spellEnd"/>
      <w:r w:rsidRPr="007D2FC9">
        <w:rPr>
          <w:b/>
          <w:lang w:val="fr-FR"/>
        </w:rPr>
        <w:t>:</w:t>
      </w:r>
      <w:proofErr w:type="gramEnd"/>
    </w:p>
    <w:p w14:paraId="4A964980" w14:textId="77777777" w:rsidR="001E297C" w:rsidRPr="007D2FC9" w:rsidRDefault="00234B0A" w:rsidP="001E297C">
      <w:pPr>
        <w:pStyle w:val="EndNoteBibliography"/>
        <w:ind w:left="720" w:hanging="720"/>
        <w:rPr>
          <w:lang w:val="fr-FR"/>
        </w:rPr>
      </w:pPr>
      <w:r w:rsidRPr="004F1133">
        <w:rPr>
          <w:lang w:val="en-GB"/>
        </w:rPr>
        <w:fldChar w:fldCharType="begin"/>
      </w:r>
      <w:r w:rsidRPr="007D2FC9">
        <w:rPr>
          <w:lang w:val="fr-FR"/>
        </w:rPr>
        <w:instrText xml:space="preserve"> ADDIN EN.REFLIST </w:instrText>
      </w:r>
      <w:r w:rsidRPr="004F1133">
        <w:rPr>
          <w:lang w:val="en-GB"/>
        </w:rPr>
        <w:fldChar w:fldCharType="separate"/>
      </w:r>
      <w:r w:rsidR="001E297C" w:rsidRPr="007D2FC9">
        <w:rPr>
          <w:lang w:val="fr-FR"/>
        </w:rPr>
        <w:t>1.</w:t>
      </w:r>
      <w:r w:rsidR="001E297C" w:rsidRPr="007D2FC9">
        <w:rPr>
          <w:lang w:val="fr-FR"/>
        </w:rPr>
        <w:tab/>
        <w:t xml:space="preserve">Lewis T. Report Cxix. Auricular Fibrillation: A Common Clinical Condition. </w:t>
      </w:r>
      <w:r w:rsidR="001E297C" w:rsidRPr="007D2FC9">
        <w:rPr>
          <w:i/>
          <w:lang w:val="fr-FR"/>
        </w:rPr>
        <w:t>Br Med J</w:t>
      </w:r>
      <w:r w:rsidR="001E297C" w:rsidRPr="007D2FC9">
        <w:rPr>
          <w:lang w:val="fr-FR"/>
        </w:rPr>
        <w:t xml:space="preserve"> 1909; </w:t>
      </w:r>
      <w:r w:rsidR="001E297C" w:rsidRPr="007D2FC9">
        <w:rPr>
          <w:b/>
          <w:lang w:val="fr-FR"/>
        </w:rPr>
        <w:t>2</w:t>
      </w:r>
      <w:r w:rsidR="001E297C" w:rsidRPr="007D2FC9">
        <w:rPr>
          <w:lang w:val="fr-FR"/>
        </w:rPr>
        <w:t>: 1528.</w:t>
      </w:r>
    </w:p>
    <w:p w14:paraId="062E5503" w14:textId="77777777" w:rsidR="001E297C" w:rsidRPr="001E297C" w:rsidRDefault="001E297C" w:rsidP="001E297C">
      <w:pPr>
        <w:pStyle w:val="EndNoteBibliography"/>
        <w:ind w:left="720" w:hanging="720"/>
      </w:pPr>
      <w:r w:rsidRPr="007D2FC9">
        <w:rPr>
          <w:lang w:val="fr-FR"/>
        </w:rPr>
        <w:t>2.</w:t>
      </w:r>
      <w:r w:rsidRPr="007D2FC9">
        <w:rPr>
          <w:lang w:val="fr-FR"/>
        </w:rPr>
        <w:tab/>
        <w:t xml:space="preserve">Lip GYH, Freedman B, De Caterina R, Potpara TS. </w:t>
      </w:r>
      <w:r w:rsidRPr="001E297C">
        <w:t xml:space="preserve">Stroke prevention in atrial fibrillation: Past, present and future. </w:t>
      </w:r>
      <w:r w:rsidRPr="001E297C">
        <w:rPr>
          <w:i/>
        </w:rPr>
        <w:t>Thrombosis and haemostasis</w:t>
      </w:r>
      <w:r w:rsidRPr="001E297C">
        <w:t xml:space="preserve"> 2017; </w:t>
      </w:r>
      <w:r w:rsidRPr="001E297C">
        <w:rPr>
          <w:b/>
        </w:rPr>
        <w:t>117</w:t>
      </w:r>
      <w:r w:rsidRPr="001E297C">
        <w:t>: 1230-9.</w:t>
      </w:r>
    </w:p>
    <w:p w14:paraId="5AFD0AE0" w14:textId="77777777" w:rsidR="001E297C" w:rsidRPr="001E297C" w:rsidRDefault="001E297C" w:rsidP="001E297C">
      <w:pPr>
        <w:pStyle w:val="EndNoteBibliography"/>
        <w:ind w:left="720" w:hanging="720"/>
      </w:pPr>
      <w:r w:rsidRPr="001E297C">
        <w:t>3.</w:t>
      </w:r>
      <w:r w:rsidRPr="001E297C">
        <w:tab/>
        <w:t xml:space="preserve">Piccini JP, Fauchier L. Rhythm control in atrial fibrillation. </w:t>
      </w:r>
      <w:r w:rsidRPr="001E297C">
        <w:rPr>
          <w:i/>
        </w:rPr>
        <w:t>Lancet</w:t>
      </w:r>
      <w:r w:rsidRPr="001E297C">
        <w:t xml:space="preserve"> 2016; </w:t>
      </w:r>
      <w:r w:rsidRPr="001E297C">
        <w:rPr>
          <w:b/>
        </w:rPr>
        <w:t>388</w:t>
      </w:r>
      <w:r w:rsidRPr="001E297C">
        <w:t>: 829-40.</w:t>
      </w:r>
    </w:p>
    <w:p w14:paraId="4FA6CA5C" w14:textId="77777777" w:rsidR="001E297C" w:rsidRPr="001E297C" w:rsidRDefault="001E297C" w:rsidP="001E297C">
      <w:pPr>
        <w:pStyle w:val="EndNoteBibliography"/>
        <w:ind w:left="720" w:hanging="720"/>
      </w:pPr>
      <w:r w:rsidRPr="001E297C">
        <w:t>4.</w:t>
      </w:r>
      <w:r w:rsidRPr="001E297C">
        <w:tab/>
        <w:t xml:space="preserve">Cosio FG, Aliot E, Botto GL et al. Delayed rhythm control of atrial fibrillation may be a cause of failure to prevent recurrences: reasons for change to active antiarrhythmic treatment at the time of the first detected episode. </w:t>
      </w:r>
      <w:r w:rsidRPr="001E297C">
        <w:rPr>
          <w:i/>
        </w:rPr>
        <w:t>Europace</w:t>
      </w:r>
      <w:r w:rsidRPr="001E297C">
        <w:t xml:space="preserve"> 2008; </w:t>
      </w:r>
      <w:r w:rsidRPr="001E297C">
        <w:rPr>
          <w:b/>
        </w:rPr>
        <w:t>10</w:t>
      </w:r>
      <w:r w:rsidRPr="001E297C">
        <w:t>: 21-7.</w:t>
      </w:r>
    </w:p>
    <w:p w14:paraId="64078BE9" w14:textId="77777777" w:rsidR="001E297C" w:rsidRPr="001E297C" w:rsidRDefault="001E297C" w:rsidP="001E297C">
      <w:pPr>
        <w:pStyle w:val="EndNoteBibliography"/>
        <w:ind w:left="720" w:hanging="720"/>
      </w:pPr>
      <w:r w:rsidRPr="001E297C">
        <w:t>5.</w:t>
      </w:r>
      <w:r w:rsidRPr="001E297C">
        <w:tab/>
        <w:t xml:space="preserve">Kirchhof P, Benussi S, Kotecha D et al. 2016 ESC Guidelines for the management of atrial fibrillation developed in collaboration with EACTS. </w:t>
      </w:r>
      <w:r w:rsidRPr="001E297C">
        <w:rPr>
          <w:i/>
        </w:rPr>
        <w:t>European heart journal</w:t>
      </w:r>
      <w:r w:rsidRPr="001E297C">
        <w:t xml:space="preserve"> 2016; </w:t>
      </w:r>
      <w:r w:rsidRPr="001E297C">
        <w:rPr>
          <w:b/>
        </w:rPr>
        <w:t>37</w:t>
      </w:r>
      <w:r w:rsidRPr="001E297C">
        <w:t>: 2893-962.</w:t>
      </w:r>
    </w:p>
    <w:p w14:paraId="68238861" w14:textId="77777777" w:rsidR="001E297C" w:rsidRPr="001E297C" w:rsidRDefault="001E297C" w:rsidP="001E297C">
      <w:pPr>
        <w:pStyle w:val="EndNoteBibliography"/>
        <w:ind w:left="720" w:hanging="720"/>
      </w:pPr>
      <w:r w:rsidRPr="001E297C">
        <w:t>6.</w:t>
      </w:r>
      <w:r w:rsidRPr="001E297C">
        <w:tab/>
        <w:t xml:space="preserve">January CT, Wann LS, Alpert JS et al. 2014 AHA/ACC/HRS guideline for the management of patients with atrial fibrillation: a report of the American College of Cardiology/American Heart Association Task Force on Practice Guidelines and the Heart Rhythm Society. </w:t>
      </w:r>
      <w:r w:rsidRPr="001E297C">
        <w:rPr>
          <w:i/>
        </w:rPr>
        <w:t>Journal of the American College of Cardiology</w:t>
      </w:r>
      <w:r w:rsidRPr="001E297C">
        <w:t xml:space="preserve"> 2014; </w:t>
      </w:r>
      <w:r w:rsidRPr="001E297C">
        <w:rPr>
          <w:b/>
        </w:rPr>
        <w:t>64</w:t>
      </w:r>
      <w:r w:rsidRPr="001E297C">
        <w:t>: e1-76.</w:t>
      </w:r>
    </w:p>
    <w:p w14:paraId="5D511E3F" w14:textId="77777777" w:rsidR="001E297C" w:rsidRPr="001E297C" w:rsidRDefault="001E297C" w:rsidP="001E297C">
      <w:pPr>
        <w:pStyle w:val="EndNoteBibliography"/>
        <w:ind w:left="720" w:hanging="720"/>
      </w:pPr>
      <w:r w:rsidRPr="001E297C">
        <w:t>7.</w:t>
      </w:r>
      <w:r w:rsidRPr="001E297C">
        <w:tab/>
        <w:t xml:space="preserve">Andrade JG, Verma A, Mitchell LB et al. 2018 Focused Update of the Canadian Cardiovascular Society Guidelines for the Management of Atrial Fibrillation. </w:t>
      </w:r>
      <w:r w:rsidRPr="001E297C">
        <w:rPr>
          <w:i/>
        </w:rPr>
        <w:t>The Canadian journal of cardiology</w:t>
      </w:r>
      <w:r w:rsidRPr="001E297C">
        <w:t xml:space="preserve"> 2018; </w:t>
      </w:r>
      <w:r w:rsidRPr="001E297C">
        <w:rPr>
          <w:b/>
        </w:rPr>
        <w:t>34</w:t>
      </w:r>
      <w:r w:rsidRPr="001E297C">
        <w:t>: 1371-92.</w:t>
      </w:r>
    </w:p>
    <w:p w14:paraId="19305854" w14:textId="77777777" w:rsidR="001E297C" w:rsidRPr="001E297C" w:rsidRDefault="001E297C" w:rsidP="001E297C">
      <w:pPr>
        <w:pStyle w:val="EndNoteBibliography"/>
        <w:ind w:left="720" w:hanging="720"/>
      </w:pPr>
      <w:r w:rsidRPr="001E297C">
        <w:t>8.</w:t>
      </w:r>
      <w:r w:rsidRPr="001E297C">
        <w:tab/>
        <w:t xml:space="preserve">Group NCAFGW, Brieger D, Amerena J et al. National Heart Foundation of Australia and the Cardiac Society of Australia and New Zealand: Australian Clinical Guidelines for the Diagnosis and Management of Atrial Fibrillation 2018. </w:t>
      </w:r>
      <w:r w:rsidRPr="001E297C">
        <w:rPr>
          <w:i/>
        </w:rPr>
        <w:t>Heart Lung Circ</w:t>
      </w:r>
      <w:r w:rsidRPr="001E297C">
        <w:t xml:space="preserve"> 2018; </w:t>
      </w:r>
      <w:r w:rsidRPr="001E297C">
        <w:rPr>
          <w:b/>
        </w:rPr>
        <w:t>27</w:t>
      </w:r>
      <w:r w:rsidRPr="001E297C">
        <w:t>: 1209-66.</w:t>
      </w:r>
    </w:p>
    <w:p w14:paraId="543C7DE9" w14:textId="77777777" w:rsidR="001E297C" w:rsidRPr="001E297C" w:rsidRDefault="001E297C" w:rsidP="001E297C">
      <w:pPr>
        <w:pStyle w:val="EndNoteBibliography"/>
        <w:ind w:left="720" w:hanging="720"/>
      </w:pPr>
      <w:r w:rsidRPr="001E297C">
        <w:t>9.</w:t>
      </w:r>
      <w:r w:rsidRPr="001E297C">
        <w:tab/>
        <w:t xml:space="preserve">Kotecha D, Breithardt G, Camm AJ et al. Integrating new approaches to atrial fibrillation management: the 6th AFNET/EHRA Consensus Conference. </w:t>
      </w:r>
      <w:r w:rsidRPr="001E297C">
        <w:rPr>
          <w:i/>
        </w:rPr>
        <w:t>Europace</w:t>
      </w:r>
      <w:r w:rsidRPr="001E297C">
        <w:t xml:space="preserve"> 2018; </w:t>
      </w:r>
      <w:r w:rsidRPr="001E297C">
        <w:rPr>
          <w:b/>
        </w:rPr>
        <w:t>20</w:t>
      </w:r>
      <w:r w:rsidRPr="001E297C">
        <w:t>: 395-407.</w:t>
      </w:r>
    </w:p>
    <w:p w14:paraId="2F73EFCD" w14:textId="77777777" w:rsidR="001E297C" w:rsidRPr="001E297C" w:rsidRDefault="001E297C" w:rsidP="001E297C">
      <w:pPr>
        <w:pStyle w:val="EndNoteBibliography"/>
        <w:ind w:left="720" w:hanging="720"/>
      </w:pPr>
      <w:r w:rsidRPr="001E297C">
        <w:t>10.</w:t>
      </w:r>
      <w:r w:rsidRPr="001E297C">
        <w:tab/>
        <w:t xml:space="preserve">Kirchhof P, Breithardt G, Aliot E et al. Personalized management of atrial fibrillation: Proceedings from the fourth Atrial Fibrillation competence NETwork/European Heart Rhythm Association consensus conference. </w:t>
      </w:r>
      <w:r w:rsidRPr="001E297C">
        <w:rPr>
          <w:i/>
        </w:rPr>
        <w:t>Europace</w:t>
      </w:r>
      <w:r w:rsidRPr="001E297C">
        <w:t xml:space="preserve"> 2013; </w:t>
      </w:r>
      <w:r w:rsidRPr="001E297C">
        <w:rPr>
          <w:b/>
        </w:rPr>
        <w:t>15</w:t>
      </w:r>
      <w:r w:rsidRPr="001E297C">
        <w:t>: 1540-56.</w:t>
      </w:r>
    </w:p>
    <w:p w14:paraId="30C9E671" w14:textId="77777777" w:rsidR="001E297C" w:rsidRPr="001E297C" w:rsidRDefault="001E297C" w:rsidP="001E297C">
      <w:pPr>
        <w:pStyle w:val="EndNoteBibliography"/>
        <w:ind w:left="720" w:hanging="720"/>
      </w:pPr>
      <w:r w:rsidRPr="001E297C">
        <w:t>11.</w:t>
      </w:r>
      <w:r w:rsidRPr="001E297C">
        <w:tab/>
        <w:t xml:space="preserve">Goette A, Kalman JM, Aguinaga L et al. EHRA/HRS/APHRS/SOLAECE expert consensus on atrial cardiomyopathies: definition, characterization, and clinical implication. </w:t>
      </w:r>
      <w:r w:rsidRPr="001E297C">
        <w:rPr>
          <w:i/>
        </w:rPr>
        <w:t>Europace</w:t>
      </w:r>
      <w:r w:rsidRPr="001E297C">
        <w:t xml:space="preserve"> 2016; </w:t>
      </w:r>
      <w:r w:rsidRPr="001E297C">
        <w:rPr>
          <w:b/>
        </w:rPr>
        <w:t>18</w:t>
      </w:r>
      <w:r w:rsidRPr="001E297C">
        <w:t>: 1455-90.</w:t>
      </w:r>
    </w:p>
    <w:p w14:paraId="4B6809A9" w14:textId="77777777" w:rsidR="001E297C" w:rsidRPr="001E297C" w:rsidRDefault="001E297C" w:rsidP="001E297C">
      <w:pPr>
        <w:pStyle w:val="EndNoteBibliography"/>
        <w:ind w:left="720" w:hanging="720"/>
      </w:pPr>
      <w:r w:rsidRPr="001E297C">
        <w:t>12.</w:t>
      </w:r>
      <w:r w:rsidRPr="001E297C">
        <w:tab/>
        <w:t xml:space="preserve">Gallagher MM, Camm J. Classification of atrial fibrillation. </w:t>
      </w:r>
      <w:r w:rsidRPr="001E297C">
        <w:rPr>
          <w:i/>
        </w:rPr>
        <w:t>The American journal of cardiology</w:t>
      </w:r>
      <w:r w:rsidRPr="001E297C">
        <w:t xml:space="preserve"> 1998; </w:t>
      </w:r>
      <w:r w:rsidRPr="001E297C">
        <w:rPr>
          <w:b/>
        </w:rPr>
        <w:t>82</w:t>
      </w:r>
      <w:r w:rsidRPr="001E297C">
        <w:t>: 18N-28N.</w:t>
      </w:r>
    </w:p>
    <w:p w14:paraId="5E354B1D" w14:textId="77777777" w:rsidR="001E297C" w:rsidRPr="001E297C" w:rsidRDefault="001E297C" w:rsidP="001E297C">
      <w:pPr>
        <w:pStyle w:val="EndNoteBibliography"/>
        <w:ind w:left="720" w:hanging="720"/>
      </w:pPr>
      <w:r w:rsidRPr="001E297C">
        <w:t>13.</w:t>
      </w:r>
      <w:r w:rsidRPr="001E297C">
        <w:tab/>
        <w:t xml:space="preserve">Levy S. Classification system of atrial fibrillation. </w:t>
      </w:r>
      <w:r w:rsidRPr="001E297C">
        <w:rPr>
          <w:i/>
        </w:rPr>
        <w:t>Curr Opin Cardiol</w:t>
      </w:r>
      <w:r w:rsidRPr="001E297C">
        <w:t xml:space="preserve"> 2000; </w:t>
      </w:r>
      <w:r w:rsidRPr="001E297C">
        <w:rPr>
          <w:b/>
        </w:rPr>
        <w:t>15</w:t>
      </w:r>
      <w:r w:rsidRPr="001E297C">
        <w:t>: 54-7.</w:t>
      </w:r>
    </w:p>
    <w:p w14:paraId="2E228188" w14:textId="77777777" w:rsidR="001E297C" w:rsidRPr="007D2FC9" w:rsidRDefault="001E297C" w:rsidP="001E297C">
      <w:pPr>
        <w:pStyle w:val="EndNoteBibliography"/>
        <w:ind w:left="720" w:hanging="720"/>
        <w:rPr>
          <w:lang w:val="da-DK"/>
        </w:rPr>
      </w:pPr>
      <w:r w:rsidRPr="001E297C">
        <w:t>14.</w:t>
      </w:r>
      <w:r w:rsidRPr="001E297C">
        <w:tab/>
        <w:t xml:space="preserve">Lubitz SA, Benjamin EJ, Ruskin JN et al. Challenges in the classification of atrial fibrillation. </w:t>
      </w:r>
      <w:r w:rsidRPr="007D2FC9">
        <w:rPr>
          <w:i/>
          <w:lang w:val="da-DK"/>
        </w:rPr>
        <w:t>Nat Rev Cardiol</w:t>
      </w:r>
      <w:r w:rsidRPr="007D2FC9">
        <w:rPr>
          <w:lang w:val="da-DK"/>
        </w:rPr>
        <w:t xml:space="preserve"> 2010; </w:t>
      </w:r>
      <w:r w:rsidRPr="007D2FC9">
        <w:rPr>
          <w:b/>
          <w:lang w:val="da-DK"/>
        </w:rPr>
        <w:t>7</w:t>
      </w:r>
      <w:r w:rsidRPr="007D2FC9">
        <w:rPr>
          <w:lang w:val="da-DK"/>
        </w:rPr>
        <w:t>: 451-60.</w:t>
      </w:r>
    </w:p>
    <w:p w14:paraId="566A189E" w14:textId="77777777" w:rsidR="001E297C" w:rsidRPr="001E297C" w:rsidRDefault="001E297C" w:rsidP="001E297C">
      <w:pPr>
        <w:pStyle w:val="EndNoteBibliography"/>
        <w:ind w:left="720" w:hanging="720"/>
      </w:pPr>
      <w:r w:rsidRPr="007D2FC9">
        <w:rPr>
          <w:lang w:val="da-DK"/>
        </w:rPr>
        <w:t>15.</w:t>
      </w:r>
      <w:r w:rsidRPr="007D2FC9">
        <w:rPr>
          <w:lang w:val="da-DK"/>
        </w:rPr>
        <w:tab/>
        <w:t xml:space="preserve">Camm AJ, Al-Khatib SM, Calkins H et al. </w:t>
      </w:r>
      <w:r w:rsidRPr="001E297C">
        <w:t xml:space="preserve">A proposal for new clinical concepts in the management of atrial fibrillation. </w:t>
      </w:r>
      <w:r w:rsidRPr="001E297C">
        <w:rPr>
          <w:i/>
        </w:rPr>
        <w:t>Am Heart J</w:t>
      </w:r>
      <w:r w:rsidRPr="001E297C">
        <w:t xml:space="preserve"> 2012; </w:t>
      </w:r>
      <w:r w:rsidRPr="001E297C">
        <w:rPr>
          <w:b/>
        </w:rPr>
        <w:t>164</w:t>
      </w:r>
      <w:r w:rsidRPr="001E297C">
        <w:t>: 292-302 e1.</w:t>
      </w:r>
    </w:p>
    <w:p w14:paraId="76ECE733" w14:textId="77777777" w:rsidR="001E297C" w:rsidRPr="001E297C" w:rsidRDefault="001E297C" w:rsidP="001E297C">
      <w:pPr>
        <w:pStyle w:val="EndNoteBibliography"/>
        <w:ind w:left="720" w:hanging="720"/>
      </w:pPr>
      <w:r w:rsidRPr="001E297C">
        <w:t>16.</w:t>
      </w:r>
      <w:r w:rsidRPr="001E297C">
        <w:tab/>
        <w:t xml:space="preserve">Hammond-Haley M, Providencia R, Lambiase PD. Temporal pattern/episode duration-based classification of atrial fibrillation as </w:t>
      </w:r>
      <w:r w:rsidRPr="001E297C">
        <w:lastRenderedPageBreak/>
        <w:t xml:space="preserve">paroxysmal vs. persistent: is it time to develop a more integrated prognostic score to optimize management? </w:t>
      </w:r>
      <w:r w:rsidRPr="001E297C">
        <w:rPr>
          <w:i/>
        </w:rPr>
        <w:t>Europace : European pacing, arrhythmias, and cardiac electrophysiology : journal of the working groups on cardiac pacing, arrhythmias, and cardiac cellular electrophysiology of the European Society of Cardiology</w:t>
      </w:r>
      <w:r w:rsidRPr="001E297C">
        <w:t xml:space="preserve"> 2018; </w:t>
      </w:r>
      <w:r w:rsidRPr="001E297C">
        <w:rPr>
          <w:b/>
        </w:rPr>
        <w:t>20</w:t>
      </w:r>
      <w:r w:rsidRPr="001E297C">
        <w:t>: f288-f98.</w:t>
      </w:r>
    </w:p>
    <w:p w14:paraId="7C1E732F" w14:textId="77777777" w:rsidR="001E297C" w:rsidRPr="001E297C" w:rsidRDefault="001E297C" w:rsidP="001E297C">
      <w:pPr>
        <w:pStyle w:val="EndNoteBibliography"/>
        <w:ind w:left="720" w:hanging="720"/>
      </w:pPr>
      <w:r w:rsidRPr="007D2FC9">
        <w:rPr>
          <w:lang w:val="nl-NL"/>
        </w:rPr>
        <w:t>17.</w:t>
      </w:r>
      <w:r w:rsidRPr="007D2FC9">
        <w:rPr>
          <w:lang w:val="nl-NL"/>
        </w:rPr>
        <w:tab/>
        <w:t xml:space="preserve">Kirchhof P, Bax J, Blomstrom-Lundquist C et al. </w:t>
      </w:r>
      <w:r w:rsidRPr="001E297C">
        <w:t xml:space="preserve">Early and comprehensive management of atrial fibrillation: executive summary of the proceedings from the 2nd AFNET-EHRA consensus conference 'research perspectives in AF'. </w:t>
      </w:r>
      <w:r w:rsidRPr="001E297C">
        <w:rPr>
          <w:i/>
        </w:rPr>
        <w:t>Eur Heart J</w:t>
      </w:r>
      <w:r w:rsidRPr="001E297C">
        <w:t xml:space="preserve"> 2009; </w:t>
      </w:r>
      <w:r w:rsidRPr="001E297C">
        <w:rPr>
          <w:b/>
        </w:rPr>
        <w:t>30</w:t>
      </w:r>
      <w:r w:rsidRPr="001E297C">
        <w:t>: 2969-77c.</w:t>
      </w:r>
    </w:p>
    <w:p w14:paraId="250D73EC" w14:textId="77777777" w:rsidR="001E297C" w:rsidRPr="001E297C" w:rsidRDefault="001E297C" w:rsidP="001E297C">
      <w:pPr>
        <w:pStyle w:val="EndNoteBibliography"/>
        <w:ind w:left="720" w:hanging="720"/>
      </w:pPr>
      <w:r w:rsidRPr="001E297C">
        <w:t>18.</w:t>
      </w:r>
      <w:r w:rsidRPr="001E297C">
        <w:tab/>
        <w:t xml:space="preserve">Lip GYH. The ABC pathway: an integrated approach to improve AF management. </w:t>
      </w:r>
      <w:r w:rsidRPr="001E297C">
        <w:rPr>
          <w:i/>
        </w:rPr>
        <w:t>Nature reviews Cardiology</w:t>
      </w:r>
      <w:r w:rsidRPr="001E297C">
        <w:t xml:space="preserve"> 2017; </w:t>
      </w:r>
      <w:r w:rsidRPr="001E297C">
        <w:rPr>
          <w:b/>
        </w:rPr>
        <w:t>14</w:t>
      </w:r>
      <w:r w:rsidRPr="001E297C">
        <w:t>: 627-8.</w:t>
      </w:r>
    </w:p>
    <w:p w14:paraId="65341722" w14:textId="77777777" w:rsidR="001E297C" w:rsidRPr="001E297C" w:rsidRDefault="001E297C" w:rsidP="001E297C">
      <w:pPr>
        <w:pStyle w:val="EndNoteBibliography"/>
        <w:ind w:left="720" w:hanging="720"/>
      </w:pPr>
      <w:r w:rsidRPr="001E297C">
        <w:t>19.</w:t>
      </w:r>
      <w:r w:rsidRPr="001E297C">
        <w:tab/>
        <w:t xml:space="preserve">Chao TF, Lip GYH, Liu CJ et al. Relationship of Aging and Incident Comorbidities to Stroke Risk in Patients With Atrial Fibrillation. </w:t>
      </w:r>
      <w:r w:rsidRPr="001E297C">
        <w:rPr>
          <w:i/>
        </w:rPr>
        <w:t>Journal of the American College of Cardiology</w:t>
      </w:r>
      <w:r w:rsidRPr="001E297C">
        <w:t xml:space="preserve"> 2018; </w:t>
      </w:r>
      <w:r w:rsidRPr="001E297C">
        <w:rPr>
          <w:b/>
        </w:rPr>
        <w:t>71</w:t>
      </w:r>
      <w:r w:rsidRPr="001E297C">
        <w:t>: 122-32.</w:t>
      </w:r>
    </w:p>
    <w:p w14:paraId="692556A9" w14:textId="77777777" w:rsidR="001E297C" w:rsidRPr="007D2FC9" w:rsidRDefault="001E297C" w:rsidP="001E297C">
      <w:pPr>
        <w:pStyle w:val="EndNoteBibliography"/>
        <w:ind w:left="720" w:hanging="720"/>
        <w:rPr>
          <w:lang w:val="es-ES"/>
        </w:rPr>
      </w:pPr>
      <w:r w:rsidRPr="001E297C">
        <w:t>20.</w:t>
      </w:r>
      <w:r w:rsidRPr="001E297C">
        <w:tab/>
        <w:t xml:space="preserve">Chao TF, Lip GYH, Lin YJ et al. Incident Risk Factors and Major Bleeding in Patients with Atrial Fibrillation Treated with Oral Anticoagulants: A Comparison of Baseline, Follow-up and Delta HAS-BLED Scores with an Approach Focused on Modifiable Bleeding Risk Factors. </w:t>
      </w:r>
      <w:r w:rsidRPr="007D2FC9">
        <w:rPr>
          <w:i/>
          <w:lang w:val="es-ES"/>
        </w:rPr>
        <w:t>Thrombosis and haemostasis</w:t>
      </w:r>
      <w:r w:rsidRPr="007D2FC9">
        <w:rPr>
          <w:lang w:val="es-ES"/>
        </w:rPr>
        <w:t xml:space="preserve"> 2018; </w:t>
      </w:r>
      <w:r w:rsidRPr="007D2FC9">
        <w:rPr>
          <w:b/>
          <w:lang w:val="es-ES"/>
        </w:rPr>
        <w:t>118</w:t>
      </w:r>
      <w:r w:rsidRPr="007D2FC9">
        <w:rPr>
          <w:lang w:val="es-ES"/>
        </w:rPr>
        <w:t>: 768-77.</w:t>
      </w:r>
    </w:p>
    <w:p w14:paraId="70B1F1F1" w14:textId="77777777" w:rsidR="001E297C" w:rsidRPr="001E297C" w:rsidRDefault="001E297C" w:rsidP="001E297C">
      <w:pPr>
        <w:pStyle w:val="EndNoteBibliography"/>
        <w:ind w:left="720" w:hanging="720"/>
      </w:pPr>
      <w:r w:rsidRPr="007D2FC9">
        <w:rPr>
          <w:lang w:val="es-ES"/>
        </w:rPr>
        <w:t>21.</w:t>
      </w:r>
      <w:r w:rsidRPr="007D2FC9">
        <w:rPr>
          <w:lang w:val="es-ES"/>
        </w:rPr>
        <w:tab/>
        <w:t xml:space="preserve">Guo Y, Chen Y, Lane DA et al. </w:t>
      </w:r>
      <w:r w:rsidRPr="001E297C">
        <w:t xml:space="preserve">Mobile Health Technology for Atrial Fibrillation Management Integrating Decision Support, Education, and Patient Involvement: mAF App Trial. </w:t>
      </w:r>
      <w:r w:rsidRPr="001E297C">
        <w:rPr>
          <w:i/>
        </w:rPr>
        <w:t>The American journal of medicine</w:t>
      </w:r>
      <w:r w:rsidRPr="001E297C">
        <w:t xml:space="preserve"> 2017; </w:t>
      </w:r>
      <w:r w:rsidRPr="001E297C">
        <w:rPr>
          <w:b/>
        </w:rPr>
        <w:t>130</w:t>
      </w:r>
      <w:r w:rsidRPr="001E297C">
        <w:t>: 1388-96 e6.</w:t>
      </w:r>
    </w:p>
    <w:p w14:paraId="60F79751" w14:textId="77777777" w:rsidR="001E297C" w:rsidRPr="001E297C" w:rsidRDefault="001E297C" w:rsidP="001E297C">
      <w:pPr>
        <w:pStyle w:val="EndNoteBibliography"/>
        <w:ind w:left="720" w:hanging="720"/>
      </w:pPr>
      <w:r w:rsidRPr="001E297C">
        <w:t>22.</w:t>
      </w:r>
      <w:r w:rsidRPr="001E297C">
        <w:tab/>
        <w:t xml:space="preserve">Kotecha D, Chua WWL, Fabritz L et al. European Society of Cardiology smartphone and tablet applications for patients with atrial fibrillation and their health care providers. </w:t>
      </w:r>
      <w:r w:rsidRPr="001E297C">
        <w:rPr>
          <w:i/>
        </w:rPr>
        <w:t>Europace</w:t>
      </w:r>
      <w:r w:rsidRPr="001E297C">
        <w:t xml:space="preserve"> 2018; </w:t>
      </w:r>
      <w:r w:rsidRPr="001E297C">
        <w:rPr>
          <w:b/>
        </w:rPr>
        <w:t>20</w:t>
      </w:r>
      <w:r w:rsidRPr="001E297C">
        <w:t>: 225-33.</w:t>
      </w:r>
    </w:p>
    <w:p w14:paraId="4DEE2ECD" w14:textId="77777777" w:rsidR="001E297C" w:rsidRPr="007D2FC9" w:rsidRDefault="001E297C" w:rsidP="001E297C">
      <w:pPr>
        <w:pStyle w:val="EndNoteBibliography"/>
        <w:ind w:left="720" w:hanging="720"/>
        <w:rPr>
          <w:lang w:val="fr-FR"/>
        </w:rPr>
      </w:pPr>
      <w:r w:rsidRPr="001E297C">
        <w:t>23.</w:t>
      </w:r>
      <w:r w:rsidRPr="001E297C">
        <w:tab/>
        <w:t xml:space="preserve">January CT, Wann LS, Calkins H et al. 2019 AHA/ACC/HRS Focused Update of the 2014 AHA/ACC/HRS Guideline for the Management of Patients With Atrial Fibrillation. </w:t>
      </w:r>
      <w:r w:rsidRPr="007D2FC9">
        <w:rPr>
          <w:i/>
          <w:lang w:val="fr-FR"/>
        </w:rPr>
        <w:t>Circulation</w:t>
      </w:r>
      <w:r w:rsidRPr="007D2FC9">
        <w:rPr>
          <w:lang w:val="fr-FR"/>
        </w:rPr>
        <w:t xml:space="preserve"> 2019: CIR0000000000000665.</w:t>
      </w:r>
    </w:p>
    <w:p w14:paraId="22ACA14E" w14:textId="77777777" w:rsidR="001E297C" w:rsidRPr="001E297C" w:rsidRDefault="001E297C" w:rsidP="001E297C">
      <w:pPr>
        <w:pStyle w:val="EndNoteBibliography"/>
        <w:ind w:left="720" w:hanging="720"/>
      </w:pPr>
      <w:r w:rsidRPr="007D2FC9">
        <w:rPr>
          <w:lang w:val="fr-FR"/>
        </w:rPr>
        <w:t>24.</w:t>
      </w:r>
      <w:r w:rsidRPr="007D2FC9">
        <w:rPr>
          <w:lang w:val="fr-FR"/>
        </w:rPr>
        <w:tab/>
        <w:t xml:space="preserve">Lip GYH, Banerjee A, Boriani G et al. </w:t>
      </w:r>
      <w:r w:rsidRPr="001E297C">
        <w:t xml:space="preserve">Antithrombotic Therapy for Atrial Fibrillation: CHEST Guideline and Expert Panel Report. </w:t>
      </w:r>
      <w:r w:rsidRPr="001E297C">
        <w:rPr>
          <w:i/>
        </w:rPr>
        <w:t>Chest</w:t>
      </w:r>
      <w:r w:rsidRPr="001E297C">
        <w:t xml:space="preserve"> 2018; </w:t>
      </w:r>
      <w:r w:rsidRPr="001E297C">
        <w:rPr>
          <w:b/>
        </w:rPr>
        <w:t>154</w:t>
      </w:r>
      <w:r w:rsidRPr="001E297C">
        <w:t>: 1121-201.</w:t>
      </w:r>
    </w:p>
    <w:p w14:paraId="5F3BEF34" w14:textId="77777777" w:rsidR="001E297C" w:rsidRPr="001E297C" w:rsidRDefault="001E297C" w:rsidP="001E297C">
      <w:pPr>
        <w:pStyle w:val="EndNoteBibliography"/>
        <w:ind w:left="720" w:hanging="720"/>
      </w:pPr>
      <w:r w:rsidRPr="001E297C">
        <w:t>25.</w:t>
      </w:r>
      <w:r w:rsidRPr="001E297C">
        <w:tab/>
        <w:t xml:space="preserve">Hijazi Z, Lindback J, Alexander JH et al. The ABC (age, biomarkers, clinical history) stroke risk score: a biomarker-based risk score for predicting stroke in atrial fibrillation. </w:t>
      </w:r>
      <w:r w:rsidRPr="001E297C">
        <w:rPr>
          <w:i/>
        </w:rPr>
        <w:t>Eur Heart J</w:t>
      </w:r>
      <w:r w:rsidRPr="001E297C">
        <w:t xml:space="preserve"> 2016; </w:t>
      </w:r>
      <w:r w:rsidRPr="001E297C">
        <w:rPr>
          <w:b/>
        </w:rPr>
        <w:t>37</w:t>
      </w:r>
      <w:r w:rsidRPr="001E297C">
        <w:t>: 1582-90.</w:t>
      </w:r>
    </w:p>
    <w:p w14:paraId="58EC6DD2" w14:textId="77777777" w:rsidR="001E297C" w:rsidRPr="001E297C" w:rsidRDefault="001E297C" w:rsidP="001E297C">
      <w:pPr>
        <w:pStyle w:val="EndNoteBibliography"/>
        <w:ind w:left="720" w:hanging="720"/>
      </w:pPr>
      <w:r w:rsidRPr="001E297C">
        <w:t>26.</w:t>
      </w:r>
      <w:r w:rsidRPr="001E297C">
        <w:tab/>
        <w:t xml:space="preserve">Berg DD, Ruff CT, Jarolim P et al. Performance of the ABC Scores for Assessing the Risk of Stroke or Systemic Embolism and Bleeding in Patients With Atrial Fibrillation in ENGAGE AF-TIMI 48. </w:t>
      </w:r>
      <w:r w:rsidRPr="001E297C">
        <w:rPr>
          <w:i/>
        </w:rPr>
        <w:t>Circulation</w:t>
      </w:r>
      <w:r w:rsidRPr="001E297C">
        <w:t xml:space="preserve"> 2019; </w:t>
      </w:r>
      <w:r w:rsidRPr="001E297C">
        <w:rPr>
          <w:b/>
        </w:rPr>
        <w:t>139</w:t>
      </w:r>
      <w:r w:rsidRPr="001E297C">
        <w:t>: 760-71.</w:t>
      </w:r>
    </w:p>
    <w:p w14:paraId="1C956C06" w14:textId="77777777" w:rsidR="001E297C" w:rsidRPr="001E297C" w:rsidRDefault="001E297C" w:rsidP="001E297C">
      <w:pPr>
        <w:pStyle w:val="EndNoteBibliography"/>
        <w:ind w:left="720" w:hanging="720"/>
      </w:pPr>
      <w:r w:rsidRPr="001E297C">
        <w:t>27.</w:t>
      </w:r>
      <w:r w:rsidRPr="001E297C">
        <w:tab/>
        <w:t xml:space="preserve">Al-Khatib SM, Thomas L, Wallentin L et al. Outcomes of apixaban vs. warfarin by type and duration of atrial fibrillation: results from the ARISTOTLE trial. </w:t>
      </w:r>
      <w:r w:rsidRPr="001E297C">
        <w:rPr>
          <w:i/>
        </w:rPr>
        <w:t>Eur Heart J</w:t>
      </w:r>
      <w:r w:rsidRPr="001E297C">
        <w:t xml:space="preserve"> 2013; </w:t>
      </w:r>
      <w:r w:rsidRPr="001E297C">
        <w:rPr>
          <w:b/>
        </w:rPr>
        <w:t>34</w:t>
      </w:r>
      <w:r w:rsidRPr="001E297C">
        <w:t>: 2464-71.</w:t>
      </w:r>
    </w:p>
    <w:p w14:paraId="10A9FC2D" w14:textId="77777777" w:rsidR="001E297C" w:rsidRPr="001E297C" w:rsidRDefault="001E297C" w:rsidP="001E297C">
      <w:pPr>
        <w:pStyle w:val="EndNoteBibliography"/>
        <w:ind w:left="720" w:hanging="720"/>
      </w:pPr>
      <w:r w:rsidRPr="001E297C">
        <w:t>28.</w:t>
      </w:r>
      <w:r w:rsidRPr="001E297C">
        <w:tab/>
        <w:t xml:space="preserve">Steinberg BA, Hellkamp AS, Lokhnygina Y et al. Higher risk of death and stroke in patients with persistent vs. paroxysmal atrial fibrillation: results from the ROCKET-AF Trial. </w:t>
      </w:r>
      <w:r w:rsidRPr="001E297C">
        <w:rPr>
          <w:i/>
        </w:rPr>
        <w:t>Eur Heart J</w:t>
      </w:r>
      <w:r w:rsidRPr="001E297C">
        <w:t xml:space="preserve"> 2015; </w:t>
      </w:r>
      <w:r w:rsidRPr="001E297C">
        <w:rPr>
          <w:b/>
        </w:rPr>
        <w:t>36</w:t>
      </w:r>
      <w:r w:rsidRPr="001E297C">
        <w:t>: 288-96.</w:t>
      </w:r>
    </w:p>
    <w:p w14:paraId="2180C173" w14:textId="77777777" w:rsidR="001E297C" w:rsidRPr="001E297C" w:rsidRDefault="001E297C" w:rsidP="001E297C">
      <w:pPr>
        <w:pStyle w:val="EndNoteBibliography"/>
        <w:ind w:left="720" w:hanging="720"/>
      </w:pPr>
      <w:r w:rsidRPr="001E297C">
        <w:t>29.</w:t>
      </w:r>
      <w:r w:rsidRPr="001E297C">
        <w:tab/>
        <w:t xml:space="preserve">Link MS, Giugliano RP, Ruff CT et al. Stroke and Mortality Risk in Patients With Various Patterns of Atrial Fibrillation: Results From the ENGAGE AF-TIMI 48 Trial (Effective Anticoagulation With Factor Xa Next Generation </w:t>
      </w:r>
      <w:r w:rsidRPr="001E297C">
        <w:lastRenderedPageBreak/>
        <w:t xml:space="preserve">in Atrial Fibrillation-Thrombolysis in Myocardial Infarction 48). </w:t>
      </w:r>
      <w:r w:rsidRPr="001E297C">
        <w:rPr>
          <w:i/>
        </w:rPr>
        <w:t>Circ Arrhythm Electrophysiol</w:t>
      </w:r>
      <w:r w:rsidRPr="001E297C">
        <w:t xml:space="preserve"> 2017; </w:t>
      </w:r>
      <w:r w:rsidRPr="001E297C">
        <w:rPr>
          <w:b/>
        </w:rPr>
        <w:t>10</w:t>
      </w:r>
      <w:r w:rsidRPr="001E297C">
        <w:t>.</w:t>
      </w:r>
    </w:p>
    <w:p w14:paraId="11FBEC4D" w14:textId="77777777" w:rsidR="001E297C" w:rsidRPr="001E297C" w:rsidRDefault="001E297C" w:rsidP="001E297C">
      <w:pPr>
        <w:pStyle w:val="EndNoteBibliography"/>
        <w:ind w:left="720" w:hanging="720"/>
      </w:pPr>
      <w:r w:rsidRPr="001E297C">
        <w:t>30.</w:t>
      </w:r>
      <w:r w:rsidRPr="001E297C">
        <w:tab/>
        <w:t xml:space="preserve">Hart RG, Pearce LA, Rothbart RM et al. Stroke with intermittent atrial fibrillation: incidence and predictors during aspirin therapy. Stroke Prevention in Atrial Fibrillation Investigators. </w:t>
      </w:r>
      <w:r w:rsidRPr="001E297C">
        <w:rPr>
          <w:i/>
        </w:rPr>
        <w:t>J Am Coll Cardiol</w:t>
      </w:r>
      <w:r w:rsidRPr="001E297C">
        <w:t xml:space="preserve"> 2000; </w:t>
      </w:r>
      <w:r w:rsidRPr="001E297C">
        <w:rPr>
          <w:b/>
        </w:rPr>
        <w:t>35</w:t>
      </w:r>
      <w:r w:rsidRPr="001E297C">
        <w:t>: 183-7.</w:t>
      </w:r>
    </w:p>
    <w:p w14:paraId="1D51AB03" w14:textId="77777777" w:rsidR="001E297C" w:rsidRPr="001E297C" w:rsidRDefault="001E297C" w:rsidP="001E297C">
      <w:pPr>
        <w:pStyle w:val="EndNoteBibliography"/>
        <w:ind w:left="720" w:hanging="720"/>
      </w:pPr>
      <w:r w:rsidRPr="007D2FC9">
        <w:rPr>
          <w:lang w:val="nl-NL"/>
        </w:rPr>
        <w:t>31.</w:t>
      </w:r>
      <w:r w:rsidRPr="007D2FC9">
        <w:rPr>
          <w:lang w:val="nl-NL"/>
        </w:rPr>
        <w:tab/>
        <w:t xml:space="preserve">Nieuwlaat R, Dinh T, Olsson SB et al. </w:t>
      </w:r>
      <w:r w:rsidRPr="001E297C">
        <w:t xml:space="preserve">Should we abandon the common practice of withholding oral anticoagulation in paroxysmal atrial fibrillation? </w:t>
      </w:r>
      <w:r w:rsidRPr="001E297C">
        <w:rPr>
          <w:i/>
        </w:rPr>
        <w:t>Eur Heart J</w:t>
      </w:r>
      <w:r w:rsidRPr="001E297C">
        <w:t xml:space="preserve"> 2008; </w:t>
      </w:r>
      <w:r w:rsidRPr="001E297C">
        <w:rPr>
          <w:b/>
        </w:rPr>
        <w:t>29</w:t>
      </w:r>
      <w:r w:rsidRPr="001E297C">
        <w:t>: 915-22.</w:t>
      </w:r>
    </w:p>
    <w:p w14:paraId="77DA8ED0" w14:textId="77777777" w:rsidR="001E297C" w:rsidRPr="001E297C" w:rsidRDefault="001E297C" w:rsidP="001E297C">
      <w:pPr>
        <w:pStyle w:val="EndNoteBibliography"/>
        <w:ind w:left="720" w:hanging="720"/>
      </w:pPr>
      <w:r w:rsidRPr="001E297C">
        <w:t>32.</w:t>
      </w:r>
      <w:r w:rsidRPr="001E297C">
        <w:tab/>
        <w:t xml:space="preserve">Takabayashi K, Hamatani Y, Yamashita Y et al. Incidence of Stroke or Systemic Embolism in Paroxysmal Versus Sustained Atrial Fibrillation: The Fushimi Atrial Fibrillation Registry. </w:t>
      </w:r>
      <w:r w:rsidRPr="001E297C">
        <w:rPr>
          <w:i/>
        </w:rPr>
        <w:t>Stroke</w:t>
      </w:r>
      <w:r w:rsidRPr="001E297C">
        <w:t xml:space="preserve"> 2015; </w:t>
      </w:r>
      <w:r w:rsidRPr="001E297C">
        <w:rPr>
          <w:b/>
        </w:rPr>
        <w:t>46</w:t>
      </w:r>
      <w:r w:rsidRPr="001E297C">
        <w:t>: 3354-61.</w:t>
      </w:r>
    </w:p>
    <w:p w14:paraId="7151DF26" w14:textId="77777777" w:rsidR="001E297C" w:rsidRPr="007D2FC9" w:rsidRDefault="001E297C" w:rsidP="001E297C">
      <w:pPr>
        <w:pStyle w:val="EndNoteBibliography"/>
        <w:ind w:left="720" w:hanging="720"/>
        <w:rPr>
          <w:lang w:val="it-IT"/>
        </w:rPr>
      </w:pPr>
      <w:r w:rsidRPr="001E297C">
        <w:t>33.</w:t>
      </w:r>
      <w:r w:rsidRPr="001E297C">
        <w:tab/>
        <w:t xml:space="preserve">Mahajan R, Perera T, Elliott AD et al. Subclinical device-detected atrial fibrillation and stroke risk: a systematic review and meta-analysis. </w:t>
      </w:r>
      <w:r w:rsidRPr="007D2FC9">
        <w:rPr>
          <w:i/>
          <w:lang w:val="it-IT"/>
        </w:rPr>
        <w:t>Eur Heart J</w:t>
      </w:r>
      <w:r w:rsidRPr="007D2FC9">
        <w:rPr>
          <w:lang w:val="it-IT"/>
        </w:rPr>
        <w:t xml:space="preserve"> 2018; </w:t>
      </w:r>
      <w:r w:rsidRPr="007D2FC9">
        <w:rPr>
          <w:b/>
          <w:lang w:val="it-IT"/>
        </w:rPr>
        <w:t>39</w:t>
      </w:r>
      <w:r w:rsidRPr="007D2FC9">
        <w:rPr>
          <w:lang w:val="it-IT"/>
        </w:rPr>
        <w:t>: 1407-15.</w:t>
      </w:r>
    </w:p>
    <w:p w14:paraId="49FC7B5F" w14:textId="77777777" w:rsidR="001E297C" w:rsidRPr="001E297C" w:rsidRDefault="001E297C" w:rsidP="001E297C">
      <w:pPr>
        <w:pStyle w:val="EndNoteBibliography"/>
        <w:ind w:left="720" w:hanging="720"/>
      </w:pPr>
      <w:r w:rsidRPr="007D2FC9">
        <w:rPr>
          <w:lang w:val="it-IT"/>
        </w:rPr>
        <w:t>34.</w:t>
      </w:r>
      <w:r w:rsidRPr="007D2FC9">
        <w:rPr>
          <w:lang w:val="it-IT"/>
        </w:rPr>
        <w:tab/>
        <w:t xml:space="preserve">Pastori D, Pignatelli P, Menichelli D et al. </w:t>
      </w:r>
      <w:r w:rsidRPr="001E297C">
        <w:t xml:space="preserve">Integrated Care Management of Patients With Atrial Fibrillation and Risk of Cardiovascular Events: The ABC (Atrial fibrillation Better Care) Pathway in the ATHERO-AF Study Cohort. </w:t>
      </w:r>
      <w:r w:rsidRPr="001E297C">
        <w:rPr>
          <w:i/>
        </w:rPr>
        <w:t>Mayo Clin Proc</w:t>
      </w:r>
      <w:r w:rsidRPr="001E297C">
        <w:t xml:space="preserve"> 2018.</w:t>
      </w:r>
    </w:p>
    <w:p w14:paraId="64893430" w14:textId="77777777" w:rsidR="001E297C" w:rsidRPr="001E297C" w:rsidRDefault="001E297C" w:rsidP="001E297C">
      <w:pPr>
        <w:pStyle w:val="EndNoteBibliography"/>
        <w:ind w:left="720" w:hanging="720"/>
      </w:pPr>
      <w:r w:rsidRPr="001E297C">
        <w:t>35.</w:t>
      </w:r>
      <w:r w:rsidRPr="001E297C">
        <w:tab/>
        <w:t xml:space="preserve">Bjorkenheim A, Brandes A, Magnuson A et al. Assessment of Atrial Fibrillation-Specific Symptoms Before and 2 Years After Atrial Fibrillation Ablation: Do Patients and Physicians Differ in Their Perception of Symptom Relief? </w:t>
      </w:r>
      <w:r w:rsidRPr="001E297C">
        <w:rPr>
          <w:i/>
        </w:rPr>
        <w:t>JACC Clin Electrophysiol</w:t>
      </w:r>
      <w:r w:rsidRPr="001E297C">
        <w:t xml:space="preserve"> 2017; </w:t>
      </w:r>
      <w:r w:rsidRPr="001E297C">
        <w:rPr>
          <w:b/>
        </w:rPr>
        <w:t>3</w:t>
      </w:r>
      <w:r w:rsidRPr="001E297C">
        <w:t>: 1168-76.</w:t>
      </w:r>
    </w:p>
    <w:p w14:paraId="0DCBC53F" w14:textId="77777777" w:rsidR="001E297C" w:rsidRPr="001E297C" w:rsidRDefault="001E297C" w:rsidP="001E297C">
      <w:pPr>
        <w:pStyle w:val="EndNoteBibliography"/>
        <w:ind w:left="720" w:hanging="720"/>
      </w:pPr>
      <w:r w:rsidRPr="001E297C">
        <w:t>36.</w:t>
      </w:r>
      <w:r w:rsidRPr="001E297C">
        <w:tab/>
        <w:t xml:space="preserve">Staerk L, Sherer JA, Ko D et al. Atrial Fibrillation: Epidemiology, Pathophysiology, and Clinical Outcomes. </w:t>
      </w:r>
      <w:r w:rsidRPr="001E297C">
        <w:rPr>
          <w:i/>
        </w:rPr>
        <w:t>Circ Res</w:t>
      </w:r>
      <w:r w:rsidRPr="001E297C">
        <w:t xml:space="preserve"> 2017; </w:t>
      </w:r>
      <w:r w:rsidRPr="001E297C">
        <w:rPr>
          <w:b/>
        </w:rPr>
        <w:t>120</w:t>
      </w:r>
      <w:r w:rsidRPr="001E297C">
        <w:t>: 1501-17.</w:t>
      </w:r>
    </w:p>
    <w:p w14:paraId="2FAE094C" w14:textId="77777777" w:rsidR="001E297C" w:rsidRPr="001E297C" w:rsidRDefault="001E297C" w:rsidP="001E297C">
      <w:pPr>
        <w:pStyle w:val="EndNoteBibliography"/>
        <w:ind w:left="720" w:hanging="720"/>
      </w:pPr>
      <w:r w:rsidRPr="001E297C">
        <w:t>37.</w:t>
      </w:r>
      <w:r w:rsidRPr="001E297C">
        <w:tab/>
        <w:t xml:space="preserve">Staerk L, Wang B, Preis SR et al. Lifetime risk of atrial fibrillation according to optimal, borderline, or elevated levels of risk factors: cohort study based on longitudinal data from the Framingham Heart Study. </w:t>
      </w:r>
      <w:r w:rsidRPr="001E297C">
        <w:rPr>
          <w:i/>
        </w:rPr>
        <w:t>BMJ</w:t>
      </w:r>
      <w:r w:rsidRPr="001E297C">
        <w:t xml:space="preserve"> 2018; </w:t>
      </w:r>
      <w:r w:rsidRPr="001E297C">
        <w:rPr>
          <w:b/>
        </w:rPr>
        <w:t>361</w:t>
      </w:r>
      <w:r w:rsidRPr="001E297C">
        <w:t>: k1453.</w:t>
      </w:r>
    </w:p>
    <w:p w14:paraId="2E7550C3" w14:textId="77777777" w:rsidR="001E297C" w:rsidRPr="001E297C" w:rsidRDefault="001E297C" w:rsidP="001E297C">
      <w:pPr>
        <w:pStyle w:val="EndNoteBibliography"/>
        <w:ind w:left="720" w:hanging="720"/>
      </w:pPr>
      <w:r w:rsidRPr="001E297C">
        <w:t>38.</w:t>
      </w:r>
      <w:r w:rsidRPr="001E297C">
        <w:tab/>
        <w:t xml:space="preserve">Brandes A, Smit MD, Nguyen BO et al. Risk Factor Management in Atrial Fibrillation. </w:t>
      </w:r>
      <w:r w:rsidRPr="001E297C">
        <w:rPr>
          <w:i/>
        </w:rPr>
        <w:t>Arrhythm Electrophysiol Rev</w:t>
      </w:r>
      <w:r w:rsidRPr="001E297C">
        <w:t xml:space="preserve"> 2018; </w:t>
      </w:r>
      <w:r w:rsidRPr="001E297C">
        <w:rPr>
          <w:b/>
        </w:rPr>
        <w:t>7</w:t>
      </w:r>
      <w:r w:rsidRPr="001E297C">
        <w:t>: 118-27.</w:t>
      </w:r>
    </w:p>
    <w:p w14:paraId="63358104" w14:textId="77777777" w:rsidR="001E297C" w:rsidRPr="001E297C" w:rsidRDefault="001E297C" w:rsidP="001E297C">
      <w:pPr>
        <w:pStyle w:val="EndNoteBibliography"/>
        <w:ind w:left="720" w:hanging="720"/>
      </w:pPr>
      <w:r w:rsidRPr="001E297C">
        <w:t>39.</w:t>
      </w:r>
      <w:r w:rsidRPr="001E297C">
        <w:tab/>
        <w:t xml:space="preserve">Donal E, Lip GY, Galderisi M et al. EACVI/EHRA Expert Consensus Document on the role of multi-modality imaging for the evaluation of patients with atrial fibrillation. </w:t>
      </w:r>
      <w:r w:rsidRPr="001E297C">
        <w:rPr>
          <w:i/>
        </w:rPr>
        <w:t>Eur Heart J Cardiovasc Imaging</w:t>
      </w:r>
      <w:r w:rsidRPr="001E297C">
        <w:t xml:space="preserve"> 2016; </w:t>
      </w:r>
      <w:r w:rsidRPr="001E297C">
        <w:rPr>
          <w:b/>
        </w:rPr>
        <w:t>17</w:t>
      </w:r>
      <w:r w:rsidRPr="001E297C">
        <w:t>: 355-83.</w:t>
      </w:r>
    </w:p>
    <w:p w14:paraId="794D2543" w14:textId="77777777" w:rsidR="001E297C" w:rsidRPr="001E297C" w:rsidRDefault="001E297C" w:rsidP="001E297C">
      <w:pPr>
        <w:pStyle w:val="EndNoteBibliography"/>
        <w:ind w:left="720" w:hanging="720"/>
      </w:pPr>
      <w:r w:rsidRPr="001E297C">
        <w:t>40.</w:t>
      </w:r>
      <w:r w:rsidRPr="001E297C">
        <w:tab/>
        <w:t xml:space="preserve">Hoit BD. Left atrial size and function: role in prognosis. </w:t>
      </w:r>
      <w:r w:rsidRPr="001E297C">
        <w:rPr>
          <w:i/>
        </w:rPr>
        <w:t>J Am Coll Cardiol</w:t>
      </w:r>
      <w:r w:rsidRPr="001E297C">
        <w:t xml:space="preserve"> 2014; </w:t>
      </w:r>
      <w:r w:rsidRPr="001E297C">
        <w:rPr>
          <w:b/>
        </w:rPr>
        <w:t>63</w:t>
      </w:r>
      <w:r w:rsidRPr="001E297C">
        <w:t>: 493-505.</w:t>
      </w:r>
    </w:p>
    <w:p w14:paraId="1F682F79" w14:textId="77777777" w:rsidR="001E297C" w:rsidRPr="001E297C" w:rsidRDefault="001E297C" w:rsidP="001E297C">
      <w:pPr>
        <w:pStyle w:val="EndNoteBibliography"/>
        <w:ind w:left="720" w:hanging="720"/>
      </w:pPr>
      <w:r w:rsidRPr="001E297C">
        <w:t>41.</w:t>
      </w:r>
      <w:r w:rsidRPr="001E297C">
        <w:tab/>
        <w:t xml:space="preserve">Khan MA, Yang EY, Zhan Y et al. Association of left atrial volume index and all-cause mortality in patients referred for routine cardiovascular magnetic resonance: a multicenter study. </w:t>
      </w:r>
      <w:r w:rsidRPr="001E297C">
        <w:rPr>
          <w:i/>
        </w:rPr>
        <w:t>J Cardiovasc Magn Reson</w:t>
      </w:r>
      <w:r w:rsidRPr="001E297C">
        <w:t xml:space="preserve"> 2019; </w:t>
      </w:r>
      <w:r w:rsidRPr="001E297C">
        <w:rPr>
          <w:b/>
        </w:rPr>
        <w:t>21</w:t>
      </w:r>
      <w:r w:rsidRPr="001E297C">
        <w:t>: 4.</w:t>
      </w:r>
    </w:p>
    <w:p w14:paraId="2D68FC42" w14:textId="77777777" w:rsidR="001E297C" w:rsidRPr="001E297C" w:rsidRDefault="001E297C" w:rsidP="001E297C">
      <w:pPr>
        <w:pStyle w:val="EndNoteBibliography"/>
        <w:ind w:left="720" w:hanging="720"/>
      </w:pPr>
      <w:r w:rsidRPr="001E297C">
        <w:t>42.</w:t>
      </w:r>
      <w:r w:rsidRPr="001E297C">
        <w:tab/>
        <w:t xml:space="preserve">Calkins H, Hindricks G, Cappato R et al. 2017 HRS/EHRA/ECAS/APHRS/SOLAECE expert consensus statement on catheter and surgical ablation of atrial fibrillation. </w:t>
      </w:r>
      <w:r w:rsidRPr="001E297C">
        <w:rPr>
          <w:i/>
        </w:rPr>
        <w:t>Heart Rhythm</w:t>
      </w:r>
      <w:r w:rsidRPr="001E297C">
        <w:t xml:space="preserve"> 2017; </w:t>
      </w:r>
      <w:r w:rsidRPr="001E297C">
        <w:rPr>
          <w:b/>
        </w:rPr>
        <w:t>14</w:t>
      </w:r>
      <w:r w:rsidRPr="001E297C">
        <w:t>: e275-e444.</w:t>
      </w:r>
    </w:p>
    <w:p w14:paraId="74760B94" w14:textId="77777777" w:rsidR="001E297C" w:rsidRPr="001E297C" w:rsidRDefault="001E297C" w:rsidP="001E297C">
      <w:pPr>
        <w:pStyle w:val="EndNoteBibliography"/>
        <w:ind w:left="720" w:hanging="720"/>
      </w:pPr>
      <w:r w:rsidRPr="001E297C">
        <w:t>43.</w:t>
      </w:r>
      <w:r w:rsidRPr="001E297C">
        <w:tab/>
        <w:t xml:space="preserve">Deng H, Bai Y, Shantsila A et al. Clinical scores for outcomes of rhythm control or arrhythmia progression in patients with atrial fibrillation: a systematic review. </w:t>
      </w:r>
      <w:r w:rsidRPr="001E297C">
        <w:rPr>
          <w:i/>
        </w:rPr>
        <w:t>Clin Res Cardiol</w:t>
      </w:r>
      <w:r w:rsidRPr="001E297C">
        <w:t xml:space="preserve"> 2017; </w:t>
      </w:r>
      <w:r w:rsidRPr="001E297C">
        <w:rPr>
          <w:b/>
        </w:rPr>
        <w:t>106</w:t>
      </w:r>
      <w:r w:rsidRPr="001E297C">
        <w:t>: 813-23.</w:t>
      </w:r>
    </w:p>
    <w:p w14:paraId="70D4A7C3" w14:textId="4F9D61D3" w:rsidR="00EC282C" w:rsidRDefault="00234B0A">
      <w:pPr>
        <w:spacing w:after="200" w:line="276" w:lineRule="auto"/>
        <w:jc w:val="both"/>
        <w:rPr>
          <w:b/>
        </w:rPr>
        <w:sectPr w:rsidR="00EC282C" w:rsidSect="00AB411A">
          <w:footerReference w:type="even" r:id="rId10"/>
          <w:footerReference w:type="default" r:id="rId11"/>
          <w:pgSz w:w="11900" w:h="16840"/>
          <w:pgMar w:top="1440" w:right="1800" w:bottom="1440" w:left="1800" w:header="708" w:footer="708" w:gutter="0"/>
          <w:cols w:space="708"/>
          <w:docGrid w:linePitch="360"/>
        </w:sectPr>
      </w:pPr>
      <w:r w:rsidRPr="004F1133">
        <w:rPr>
          <w:sz w:val="22"/>
          <w:szCs w:val="22"/>
        </w:rPr>
        <w:fldChar w:fldCharType="end"/>
      </w:r>
    </w:p>
    <w:p w14:paraId="7610CAA1" w14:textId="6AE7676A" w:rsidR="003B2EC3" w:rsidRDefault="003B2EC3">
      <w:pPr>
        <w:rPr>
          <w:b/>
        </w:rPr>
      </w:pPr>
      <w:r>
        <w:rPr>
          <w:b/>
        </w:rPr>
        <w:lastRenderedPageBreak/>
        <w:t xml:space="preserve">Table 1. </w:t>
      </w:r>
      <w:r w:rsidR="00272205">
        <w:rPr>
          <w:b/>
        </w:rPr>
        <w:t>Classifications of AF in current international AF guidelines.</w:t>
      </w:r>
    </w:p>
    <w:p w14:paraId="15090FFF" w14:textId="77777777" w:rsidR="00272205" w:rsidRDefault="00272205">
      <w:pPr>
        <w:rPr>
          <w:b/>
        </w:rPr>
      </w:pPr>
    </w:p>
    <w:tbl>
      <w:tblPr>
        <w:tblStyle w:val="TableGrid"/>
        <w:tblW w:w="14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bottom w:w="43" w:type="dxa"/>
          <w:right w:w="115" w:type="dxa"/>
        </w:tblCellMar>
        <w:tblLook w:val="04A0" w:firstRow="1" w:lastRow="0" w:firstColumn="1" w:lastColumn="0" w:noHBand="0" w:noVBand="1"/>
      </w:tblPr>
      <w:tblGrid>
        <w:gridCol w:w="2725"/>
        <w:gridCol w:w="3240"/>
        <w:gridCol w:w="2880"/>
        <w:gridCol w:w="2880"/>
        <w:gridCol w:w="2520"/>
      </w:tblGrid>
      <w:tr w:rsidR="00272205" w:rsidRPr="005D093C" w14:paraId="14D2E321" w14:textId="77777777" w:rsidTr="009947FE">
        <w:tc>
          <w:tcPr>
            <w:tcW w:w="2725" w:type="dxa"/>
            <w:tcBorders>
              <w:bottom w:val="single" w:sz="4" w:space="0" w:color="auto"/>
            </w:tcBorders>
          </w:tcPr>
          <w:p w14:paraId="538F0999" w14:textId="3FC82739" w:rsidR="00272205" w:rsidRPr="005D093C" w:rsidRDefault="00272205" w:rsidP="003B2EC3">
            <w:pPr>
              <w:rPr>
                <w:sz w:val="20"/>
                <w:szCs w:val="20"/>
              </w:rPr>
            </w:pPr>
          </w:p>
        </w:tc>
        <w:tc>
          <w:tcPr>
            <w:tcW w:w="11520" w:type="dxa"/>
            <w:gridSpan w:val="4"/>
            <w:tcBorders>
              <w:bottom w:val="single" w:sz="4" w:space="0" w:color="auto"/>
            </w:tcBorders>
          </w:tcPr>
          <w:p w14:paraId="32878A56" w14:textId="4F2BE9E2" w:rsidR="00272205" w:rsidRPr="005D093C" w:rsidRDefault="00272205" w:rsidP="00272205">
            <w:pPr>
              <w:jc w:val="center"/>
              <w:rPr>
                <w:sz w:val="20"/>
                <w:szCs w:val="20"/>
              </w:rPr>
            </w:pPr>
            <w:r w:rsidRPr="005D093C">
              <w:rPr>
                <w:sz w:val="20"/>
                <w:szCs w:val="20"/>
              </w:rPr>
              <w:t>Major international AF Guidelines</w:t>
            </w:r>
          </w:p>
        </w:tc>
      </w:tr>
      <w:tr w:rsidR="003B2EC3" w:rsidRPr="005D093C" w14:paraId="138823BC" w14:textId="77777777" w:rsidTr="009947FE">
        <w:tc>
          <w:tcPr>
            <w:tcW w:w="2725" w:type="dxa"/>
            <w:tcBorders>
              <w:top w:val="single" w:sz="4" w:space="0" w:color="auto"/>
              <w:bottom w:val="single" w:sz="4" w:space="0" w:color="auto"/>
            </w:tcBorders>
          </w:tcPr>
          <w:p w14:paraId="79603350" w14:textId="7C9585FD" w:rsidR="003B2EC3" w:rsidRPr="005D093C" w:rsidRDefault="00272205" w:rsidP="003B2EC3">
            <w:pPr>
              <w:rPr>
                <w:sz w:val="20"/>
                <w:szCs w:val="20"/>
              </w:rPr>
            </w:pPr>
            <w:r w:rsidRPr="005D093C">
              <w:rPr>
                <w:sz w:val="20"/>
                <w:szCs w:val="20"/>
              </w:rPr>
              <w:t>AF classification</w:t>
            </w:r>
          </w:p>
        </w:tc>
        <w:tc>
          <w:tcPr>
            <w:tcW w:w="3240" w:type="dxa"/>
            <w:tcBorders>
              <w:top w:val="single" w:sz="4" w:space="0" w:color="auto"/>
              <w:bottom w:val="single" w:sz="4" w:space="0" w:color="auto"/>
            </w:tcBorders>
          </w:tcPr>
          <w:p w14:paraId="7A9D8B74" w14:textId="7FA8A75E" w:rsidR="003B2EC3" w:rsidRPr="005D093C" w:rsidRDefault="003B2EC3" w:rsidP="003B2EC3">
            <w:pPr>
              <w:rPr>
                <w:b/>
                <w:sz w:val="20"/>
                <w:szCs w:val="20"/>
              </w:rPr>
            </w:pPr>
            <w:r w:rsidRPr="005D093C">
              <w:rPr>
                <w:b/>
                <w:sz w:val="20"/>
                <w:szCs w:val="20"/>
              </w:rPr>
              <w:t>2016 ESC</w:t>
            </w:r>
            <w:r w:rsidR="00625A86">
              <w:rPr>
                <w:b/>
                <w:sz w:val="20"/>
                <w:szCs w:val="20"/>
              </w:rPr>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rPr>
                <w:b/>
                <w:sz w:val="20"/>
                <w:szCs w:val="20"/>
              </w:rPr>
              <w:instrText xml:space="preserve"> ADDIN EN.CITE </w:instrText>
            </w:r>
            <w:r w:rsidR="0071498A">
              <w:rPr>
                <w:b/>
                <w:sz w:val="20"/>
                <w:szCs w:val="20"/>
              </w:rPr>
              <w:fldChar w:fldCharType="begin">
                <w:fldData xml:space="preserve">PEVuZE5vdGU+PENpdGU+PEF1dGhvcj5LaXJjaGhvZjwvQXV0aG9yPjxZZWFyPjIwMTY8L1llYXI+
PFJlY051bT4zNjg2PC9SZWNOdW0+PERpc3BsYXlUZXh0Pls1XTwvRGlzcGxheVRleHQ+PHJlY29y
ZD48cmVjLW51bWJlcj4zNjg2PC9yZWMtbnVtYmVyPjxmb3JlaWduLWtleXM+PGtleSBhcHA9IkVO
IiBkYi1pZD0iYTBzcndmc3g2d3p3NWdlcjU1MDVhMHJmMHJycnp3eGF2eDkwIiB0aW1lc3RhbXA9
IjE1MTk1Mzk5ODQiPjM2OD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lRoZSBkaXNjbG9zdXJlIGZvcm1zIG9mIGFsbCBleHBlcnRzIGludm9sdmVkIGlu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</w:fldData>
              </w:fldChar>
            </w:r>
            <w:r w:rsidR="0071498A">
              <w:rPr>
                <w:b/>
                <w:sz w:val="20"/>
                <w:szCs w:val="20"/>
              </w:rPr>
              <w:instrText xml:space="preserve"> ADDIN EN.CITE.DATA </w:instrText>
            </w:r>
            <w:r w:rsidR="0071498A">
              <w:rPr>
                <w:b/>
                <w:sz w:val="20"/>
                <w:szCs w:val="20"/>
              </w:rPr>
            </w:r>
            <w:r w:rsidR="0071498A">
              <w:rPr>
                <w:b/>
                <w:sz w:val="20"/>
                <w:szCs w:val="20"/>
              </w:rPr>
              <w:fldChar w:fldCharType="end"/>
            </w:r>
            <w:r w:rsidR="00625A86">
              <w:rPr>
                <w:b/>
                <w:sz w:val="20"/>
                <w:szCs w:val="20"/>
              </w:rPr>
            </w:r>
            <w:r w:rsidR="00625A86">
              <w:rPr>
                <w:b/>
                <w:sz w:val="20"/>
                <w:szCs w:val="20"/>
              </w:rPr>
              <w:fldChar w:fldCharType="separate"/>
            </w:r>
            <w:r w:rsidR="0071498A">
              <w:rPr>
                <w:b/>
                <w:noProof/>
                <w:sz w:val="20"/>
                <w:szCs w:val="20"/>
              </w:rPr>
              <w:t>[5]</w:t>
            </w:r>
            <w:r w:rsidR="00625A86">
              <w:rPr>
                <w:b/>
                <w:sz w:val="20"/>
                <w:szCs w:val="20"/>
              </w:rPr>
              <w:fldChar w:fldCharType="end"/>
            </w:r>
          </w:p>
        </w:tc>
        <w:tc>
          <w:tcPr>
            <w:tcW w:w="2880" w:type="dxa"/>
            <w:tcBorders>
              <w:top w:val="single" w:sz="4" w:space="0" w:color="auto"/>
              <w:bottom w:val="single" w:sz="4" w:space="0" w:color="auto"/>
            </w:tcBorders>
          </w:tcPr>
          <w:p w14:paraId="08FBEA0A" w14:textId="650765FC" w:rsidR="003B2EC3" w:rsidRPr="005D093C" w:rsidRDefault="003B2EC3" w:rsidP="003B2EC3">
            <w:pPr>
              <w:rPr>
                <w:b/>
                <w:sz w:val="20"/>
                <w:szCs w:val="20"/>
              </w:rPr>
            </w:pPr>
            <w:r w:rsidRPr="005D093C">
              <w:rPr>
                <w:b/>
                <w:sz w:val="20"/>
                <w:szCs w:val="20"/>
              </w:rPr>
              <w:t>201</w:t>
            </w:r>
            <w:r w:rsidR="002B24A5">
              <w:rPr>
                <w:b/>
                <w:sz w:val="20"/>
                <w:szCs w:val="20"/>
              </w:rPr>
              <w:t>9</w:t>
            </w:r>
            <w:r w:rsidRPr="005D093C">
              <w:rPr>
                <w:b/>
                <w:sz w:val="20"/>
                <w:szCs w:val="20"/>
              </w:rPr>
              <w:t xml:space="preserve"> AHA/ACC/HRS</w:t>
            </w:r>
            <w:r w:rsidR="00625A86">
              <w:rPr>
                <w:b/>
                <w:sz w:val="20"/>
                <w:szCs w:val="20"/>
              </w:rPr>
              <w:fldChar w:fldCharType="begin">
                <w:fldData xml:space="preserve">PEVuZE5vdGU+PENpdGU+PEF1dGhvcj5KYW51YXJ5PC9BdXRob3I+PFllYXI+MjAxNDwvWWVhcj48
UmVjTnVtPjEyNjU8L1JlY051bT48RGlzcGxheVRleHQ+WzYsIDIzXTwvRGlzcGxheVRleHQ+PHJl
Y29yZD48cmVjLW51bWJlcj4xMjY1PC9yZWMtbnVtYmVyPjxmb3JlaWduLWtleXM+PGtleSBhcHA9
IkVOIiBkYi1pZD0iYTBzcndmc3g2d3p3NWdlcjU1MDVhMHJmMHJycnp3eGF2eDkwIiB0aW1lc3Rh
bXA9IjE0NjQ5NDU4MTAiPjEyNjU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pZ2Fycm9hLCBKLiBFLjwvYXV0aG9yPjxhdXRob3I+Q2xldmVsYW5kLCBKLiBDLiwg
SnI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xhdXRob3I+QW1lcmljYW4gQ29sbGVnZSBvZiBD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</w:fldData>
              </w:fldChar>
            </w:r>
            <w:r w:rsidR="00AC5244">
              <w:rPr>
                <w:b/>
                <w:sz w:val="20"/>
                <w:szCs w:val="20"/>
              </w:rPr>
              <w:instrText xml:space="preserve"> ADDIN EN.CITE </w:instrText>
            </w:r>
            <w:r w:rsidR="00AC5244">
              <w:rPr>
                <w:b/>
                <w:sz w:val="20"/>
                <w:szCs w:val="20"/>
              </w:rPr>
              <w:fldChar w:fldCharType="begin">
                <w:fldData xml:space="preserve">PEVuZE5vdGU+PENpdGU+PEF1dGhvcj5KYW51YXJ5PC9BdXRob3I+PFllYXI+MjAxNDwvWWVhcj48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</w:fldData>
              </w:fldChar>
            </w:r>
            <w:r w:rsidR="00AC5244">
              <w:rPr>
                <w:b/>
                <w:sz w:val="20"/>
                <w:szCs w:val="20"/>
              </w:rPr>
              <w:instrText xml:space="preserve"> ADDIN EN.CITE.DATA </w:instrText>
            </w:r>
            <w:r w:rsidR="00AC5244">
              <w:rPr>
                <w:b/>
                <w:sz w:val="20"/>
                <w:szCs w:val="20"/>
              </w:rPr>
            </w:r>
            <w:r w:rsidR="00AC5244">
              <w:rPr>
                <w:b/>
                <w:sz w:val="20"/>
                <w:szCs w:val="20"/>
              </w:rPr>
              <w:fldChar w:fldCharType="end"/>
            </w:r>
            <w:r w:rsidR="00625A86">
              <w:rPr>
                <w:b/>
                <w:sz w:val="20"/>
                <w:szCs w:val="20"/>
              </w:rPr>
            </w:r>
            <w:r w:rsidR="00625A86">
              <w:rPr>
                <w:b/>
                <w:sz w:val="20"/>
                <w:szCs w:val="20"/>
              </w:rPr>
              <w:fldChar w:fldCharType="separate"/>
            </w:r>
            <w:r w:rsidR="00AC5244">
              <w:rPr>
                <w:b/>
                <w:noProof/>
                <w:sz w:val="20"/>
                <w:szCs w:val="20"/>
              </w:rPr>
              <w:t>[6, 23]</w:t>
            </w:r>
            <w:r w:rsidR="00625A86">
              <w:rPr>
                <w:b/>
                <w:sz w:val="20"/>
                <w:szCs w:val="20"/>
              </w:rPr>
              <w:fldChar w:fldCharType="end"/>
            </w:r>
          </w:p>
        </w:tc>
        <w:tc>
          <w:tcPr>
            <w:tcW w:w="2880" w:type="dxa"/>
            <w:tcBorders>
              <w:top w:val="single" w:sz="4" w:space="0" w:color="auto"/>
              <w:bottom w:val="single" w:sz="4" w:space="0" w:color="auto"/>
            </w:tcBorders>
          </w:tcPr>
          <w:p w14:paraId="434E2FB7" w14:textId="6E264781" w:rsidR="003B2EC3" w:rsidRPr="005D093C" w:rsidRDefault="003B2EC3" w:rsidP="003B2EC3">
            <w:pPr>
              <w:rPr>
                <w:b/>
                <w:sz w:val="20"/>
                <w:szCs w:val="20"/>
              </w:rPr>
            </w:pPr>
            <w:r w:rsidRPr="005D093C">
              <w:rPr>
                <w:b/>
                <w:sz w:val="20"/>
                <w:szCs w:val="20"/>
              </w:rPr>
              <w:t xml:space="preserve">2018 </w:t>
            </w:r>
            <w:r w:rsidR="00272205" w:rsidRPr="005D093C">
              <w:rPr>
                <w:b/>
                <w:sz w:val="20"/>
                <w:szCs w:val="20"/>
              </w:rPr>
              <w:t xml:space="preserve">(2014) </w:t>
            </w:r>
            <w:r w:rsidRPr="005D093C">
              <w:rPr>
                <w:b/>
                <w:sz w:val="20"/>
                <w:szCs w:val="20"/>
              </w:rPr>
              <w:t>CCS</w:t>
            </w:r>
            <w:r w:rsidR="00625A86">
              <w:rPr>
                <w:b/>
                <w:sz w:val="20"/>
                <w:szCs w:val="20"/>
              </w:rPr>
              <w:fldChar w:fldCharType="begin">
                <w:fldData xml:space="preserve">PEVuZE5vdGU+PENpdGU+PEF1dGhvcj5BbmRyYWRlPC9BdXRob3I+PFllYXI+MjAxODwvWWVhcj48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==
</w:fldData>
              </w:fldChar>
            </w:r>
            <w:r w:rsidR="0071498A">
              <w:rPr>
                <w:b/>
                <w:sz w:val="20"/>
                <w:szCs w:val="20"/>
              </w:rPr>
              <w:instrText xml:space="preserve"> ADDIN EN.CITE </w:instrText>
            </w:r>
            <w:r w:rsidR="0071498A">
              <w:rPr>
                <w:b/>
                <w:sz w:val="20"/>
                <w:szCs w:val="20"/>
              </w:rPr>
              <w:fldChar w:fldCharType="begin">
                <w:fldData xml:space="preserve">PEVuZE5vdGU+PENpdGU+PEF1dGhvcj5BbmRyYWRlPC9BdXRob3I+PFllYXI+MjAxODwvWWVhcj48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==
</w:fldData>
              </w:fldChar>
            </w:r>
            <w:r w:rsidR="0071498A">
              <w:rPr>
                <w:b/>
                <w:sz w:val="20"/>
                <w:szCs w:val="20"/>
              </w:rPr>
              <w:instrText xml:space="preserve"> ADDIN EN.CITE.DATA </w:instrText>
            </w:r>
            <w:r w:rsidR="0071498A">
              <w:rPr>
                <w:b/>
                <w:sz w:val="20"/>
                <w:szCs w:val="20"/>
              </w:rPr>
            </w:r>
            <w:r w:rsidR="0071498A">
              <w:rPr>
                <w:b/>
                <w:sz w:val="20"/>
                <w:szCs w:val="20"/>
              </w:rPr>
              <w:fldChar w:fldCharType="end"/>
            </w:r>
            <w:r w:rsidR="00625A86">
              <w:rPr>
                <w:b/>
                <w:sz w:val="20"/>
                <w:szCs w:val="20"/>
              </w:rPr>
            </w:r>
            <w:r w:rsidR="00625A86">
              <w:rPr>
                <w:b/>
                <w:sz w:val="20"/>
                <w:szCs w:val="20"/>
              </w:rPr>
              <w:fldChar w:fldCharType="separate"/>
            </w:r>
            <w:r w:rsidR="0071498A">
              <w:rPr>
                <w:b/>
                <w:noProof/>
                <w:sz w:val="20"/>
                <w:szCs w:val="20"/>
              </w:rPr>
              <w:t>[7]</w:t>
            </w:r>
            <w:r w:rsidR="00625A86">
              <w:rPr>
                <w:b/>
                <w:sz w:val="20"/>
                <w:szCs w:val="20"/>
              </w:rPr>
              <w:fldChar w:fldCharType="end"/>
            </w:r>
          </w:p>
        </w:tc>
        <w:tc>
          <w:tcPr>
            <w:tcW w:w="2520" w:type="dxa"/>
            <w:tcBorders>
              <w:top w:val="single" w:sz="4" w:space="0" w:color="auto"/>
              <w:bottom w:val="single" w:sz="4" w:space="0" w:color="auto"/>
            </w:tcBorders>
          </w:tcPr>
          <w:p w14:paraId="29894E28" w14:textId="02F71AEE" w:rsidR="003B2EC3" w:rsidRPr="005D093C" w:rsidRDefault="003B2EC3" w:rsidP="003B2EC3">
            <w:pPr>
              <w:rPr>
                <w:b/>
                <w:sz w:val="20"/>
                <w:szCs w:val="20"/>
              </w:rPr>
            </w:pPr>
            <w:r w:rsidRPr="005D093C">
              <w:rPr>
                <w:b/>
                <w:sz w:val="20"/>
                <w:szCs w:val="20"/>
              </w:rPr>
              <w:t>2018 NHFA/C</w:t>
            </w:r>
            <w:r w:rsidR="00625A86">
              <w:rPr>
                <w:b/>
                <w:sz w:val="20"/>
                <w:szCs w:val="20"/>
              </w:rPr>
              <w:t>S</w:t>
            </w:r>
            <w:r w:rsidRPr="005D093C">
              <w:rPr>
                <w:b/>
                <w:sz w:val="20"/>
                <w:szCs w:val="20"/>
              </w:rPr>
              <w:t>ANZ</w:t>
            </w:r>
            <w:r w:rsidR="00625A86">
              <w:rPr>
                <w:b/>
                <w:sz w:val="20"/>
                <w:szCs w:val="20"/>
              </w:rPr>
              <w:fldChar w:fldCharType="begin">
                <w:fldData xml:space="preserve">PEVuZE5vdGU+PENpdGU+PEF1dGhvcj5Hcm91cDwvQXV0aG9yPjxZZWFyPjIwMTg8L1llYXI+PFJl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=
</w:fldData>
              </w:fldChar>
            </w:r>
            <w:r w:rsidR="0071498A">
              <w:rPr>
                <w:b/>
                <w:sz w:val="20"/>
                <w:szCs w:val="20"/>
              </w:rPr>
              <w:instrText xml:space="preserve"> ADDIN EN.CITE </w:instrText>
            </w:r>
            <w:r w:rsidR="0071498A">
              <w:rPr>
                <w:b/>
                <w:sz w:val="20"/>
                <w:szCs w:val="20"/>
              </w:rPr>
              <w:fldChar w:fldCharType="begin">
                <w:fldData xml:space="preserve">PEVuZE5vdGU+PENpdGU+PEF1dGhvcj5Hcm91cDwvQXV0aG9yPjxZZWFyPjIwMTg8L1llYXI+PFJl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=
</w:fldData>
              </w:fldChar>
            </w:r>
            <w:r w:rsidR="0071498A">
              <w:rPr>
                <w:b/>
                <w:sz w:val="20"/>
                <w:szCs w:val="20"/>
              </w:rPr>
              <w:instrText xml:space="preserve"> ADDIN EN.CITE.DATA </w:instrText>
            </w:r>
            <w:r w:rsidR="0071498A">
              <w:rPr>
                <w:b/>
                <w:sz w:val="20"/>
                <w:szCs w:val="20"/>
              </w:rPr>
            </w:r>
            <w:r w:rsidR="0071498A">
              <w:rPr>
                <w:b/>
                <w:sz w:val="20"/>
                <w:szCs w:val="20"/>
              </w:rPr>
              <w:fldChar w:fldCharType="end"/>
            </w:r>
            <w:r w:rsidR="00625A86">
              <w:rPr>
                <w:b/>
                <w:sz w:val="20"/>
                <w:szCs w:val="20"/>
              </w:rPr>
            </w:r>
            <w:r w:rsidR="00625A86">
              <w:rPr>
                <w:b/>
                <w:sz w:val="20"/>
                <w:szCs w:val="20"/>
              </w:rPr>
              <w:fldChar w:fldCharType="separate"/>
            </w:r>
            <w:r w:rsidR="0071498A">
              <w:rPr>
                <w:b/>
                <w:noProof/>
                <w:sz w:val="20"/>
                <w:szCs w:val="20"/>
              </w:rPr>
              <w:t>[8]</w:t>
            </w:r>
            <w:r w:rsidR="00625A86">
              <w:rPr>
                <w:b/>
                <w:sz w:val="20"/>
                <w:szCs w:val="20"/>
              </w:rPr>
              <w:fldChar w:fldCharType="end"/>
            </w:r>
          </w:p>
        </w:tc>
      </w:tr>
      <w:tr w:rsidR="003B2EC3" w:rsidRPr="005D093C" w14:paraId="1C34DD3F" w14:textId="77777777" w:rsidTr="009947FE">
        <w:tc>
          <w:tcPr>
            <w:tcW w:w="2725" w:type="dxa"/>
            <w:tcBorders>
              <w:top w:val="single" w:sz="4" w:space="0" w:color="auto"/>
            </w:tcBorders>
          </w:tcPr>
          <w:p w14:paraId="68CF968C" w14:textId="77777777" w:rsidR="003B2EC3" w:rsidRPr="005D093C" w:rsidRDefault="003B2EC3" w:rsidP="003B2EC3">
            <w:pPr>
              <w:rPr>
                <w:b/>
                <w:sz w:val="20"/>
                <w:szCs w:val="20"/>
              </w:rPr>
            </w:pPr>
            <w:r w:rsidRPr="005D093C">
              <w:rPr>
                <w:b/>
                <w:sz w:val="20"/>
                <w:szCs w:val="20"/>
              </w:rPr>
              <w:t>Temporal pattern</w:t>
            </w:r>
          </w:p>
        </w:tc>
        <w:tc>
          <w:tcPr>
            <w:tcW w:w="3240" w:type="dxa"/>
            <w:tcBorders>
              <w:top w:val="single" w:sz="4" w:space="0" w:color="auto"/>
            </w:tcBorders>
          </w:tcPr>
          <w:p w14:paraId="7ECF5BFC" w14:textId="77777777" w:rsidR="003B2EC3" w:rsidRPr="005D093C" w:rsidRDefault="003B2EC3" w:rsidP="003B2EC3">
            <w:pPr>
              <w:rPr>
                <w:sz w:val="20"/>
                <w:szCs w:val="20"/>
              </w:rPr>
            </w:pPr>
          </w:p>
        </w:tc>
        <w:tc>
          <w:tcPr>
            <w:tcW w:w="2880" w:type="dxa"/>
            <w:tcBorders>
              <w:top w:val="single" w:sz="4" w:space="0" w:color="auto"/>
            </w:tcBorders>
          </w:tcPr>
          <w:p w14:paraId="7408DEA9" w14:textId="77777777" w:rsidR="003B2EC3" w:rsidRPr="005D093C" w:rsidRDefault="003B2EC3" w:rsidP="003B2EC3">
            <w:pPr>
              <w:rPr>
                <w:sz w:val="20"/>
                <w:szCs w:val="20"/>
              </w:rPr>
            </w:pPr>
          </w:p>
        </w:tc>
        <w:tc>
          <w:tcPr>
            <w:tcW w:w="2880" w:type="dxa"/>
            <w:tcBorders>
              <w:top w:val="single" w:sz="4" w:space="0" w:color="auto"/>
            </w:tcBorders>
          </w:tcPr>
          <w:p w14:paraId="1352ED03" w14:textId="77777777" w:rsidR="003B2EC3" w:rsidRPr="005D093C" w:rsidRDefault="003B2EC3" w:rsidP="003B2EC3">
            <w:pPr>
              <w:rPr>
                <w:sz w:val="20"/>
                <w:szCs w:val="20"/>
              </w:rPr>
            </w:pPr>
          </w:p>
        </w:tc>
        <w:tc>
          <w:tcPr>
            <w:tcW w:w="2520" w:type="dxa"/>
            <w:tcBorders>
              <w:top w:val="single" w:sz="4" w:space="0" w:color="auto"/>
            </w:tcBorders>
          </w:tcPr>
          <w:p w14:paraId="6F5B4A0E" w14:textId="77777777" w:rsidR="003B2EC3" w:rsidRPr="005D093C" w:rsidRDefault="003B2EC3" w:rsidP="003B2EC3">
            <w:pPr>
              <w:rPr>
                <w:sz w:val="20"/>
                <w:szCs w:val="20"/>
              </w:rPr>
            </w:pPr>
          </w:p>
        </w:tc>
      </w:tr>
      <w:tr w:rsidR="003B2EC3" w:rsidRPr="005D093C" w14:paraId="0412FBEF" w14:textId="77777777" w:rsidTr="009947FE">
        <w:tc>
          <w:tcPr>
            <w:tcW w:w="2725" w:type="dxa"/>
            <w:tcBorders>
              <w:bottom w:val="single" w:sz="4" w:space="0" w:color="auto"/>
            </w:tcBorders>
          </w:tcPr>
          <w:p w14:paraId="33186B91" w14:textId="77777777" w:rsidR="003B2EC3" w:rsidRPr="005D093C" w:rsidRDefault="003B2EC3" w:rsidP="003B2EC3">
            <w:pPr>
              <w:pStyle w:val="ListParagraph"/>
              <w:spacing w:after="0" w:line="240" w:lineRule="auto"/>
              <w:ind w:left="150"/>
              <w:rPr>
                <w:sz w:val="20"/>
                <w:szCs w:val="20"/>
              </w:rPr>
            </w:pPr>
          </w:p>
        </w:tc>
        <w:tc>
          <w:tcPr>
            <w:tcW w:w="3240" w:type="dxa"/>
            <w:tcBorders>
              <w:bottom w:val="single" w:sz="4" w:space="0" w:color="auto"/>
            </w:tcBorders>
          </w:tcPr>
          <w:p w14:paraId="4AE35D8F"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First diagnosed </w:t>
            </w:r>
          </w:p>
          <w:p w14:paraId="0F892685"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aroxysmal </w:t>
            </w:r>
          </w:p>
          <w:p w14:paraId="1B97818D"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ersistent </w:t>
            </w:r>
          </w:p>
          <w:p w14:paraId="1E51D1C5"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Long-standing persistent </w:t>
            </w:r>
          </w:p>
          <w:p w14:paraId="43E93A59"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Permanent</w:t>
            </w:r>
          </w:p>
        </w:tc>
        <w:tc>
          <w:tcPr>
            <w:tcW w:w="2880" w:type="dxa"/>
            <w:tcBorders>
              <w:bottom w:val="single" w:sz="4" w:space="0" w:color="auto"/>
            </w:tcBorders>
          </w:tcPr>
          <w:p w14:paraId="6570429E"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First diagnosed </w:t>
            </w:r>
          </w:p>
          <w:p w14:paraId="1EB8A2E2"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aroxysmal </w:t>
            </w:r>
          </w:p>
          <w:p w14:paraId="2C4D78C4"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ersistent </w:t>
            </w:r>
          </w:p>
          <w:p w14:paraId="331EC7AD"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Long-standing persistent </w:t>
            </w:r>
          </w:p>
          <w:p w14:paraId="3EDF14D6"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Permanent</w:t>
            </w:r>
          </w:p>
        </w:tc>
        <w:tc>
          <w:tcPr>
            <w:tcW w:w="2880" w:type="dxa"/>
            <w:tcBorders>
              <w:bottom w:val="single" w:sz="4" w:space="0" w:color="auto"/>
            </w:tcBorders>
          </w:tcPr>
          <w:p w14:paraId="0F2F192E"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First diagnosed </w:t>
            </w:r>
          </w:p>
          <w:p w14:paraId="1CE5BF79"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aroxysmal </w:t>
            </w:r>
          </w:p>
          <w:p w14:paraId="34EF3C8E"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ersistent </w:t>
            </w:r>
          </w:p>
          <w:p w14:paraId="58F2E4E2"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Permanent</w:t>
            </w:r>
          </w:p>
          <w:p w14:paraId="2FD248EC" w14:textId="77777777" w:rsidR="003B2EC3" w:rsidRPr="005D093C" w:rsidRDefault="003B2EC3" w:rsidP="00272205">
            <w:pPr>
              <w:rPr>
                <w:sz w:val="20"/>
                <w:szCs w:val="20"/>
              </w:rPr>
            </w:pPr>
          </w:p>
        </w:tc>
        <w:tc>
          <w:tcPr>
            <w:tcW w:w="2520" w:type="dxa"/>
            <w:tcBorders>
              <w:bottom w:val="single" w:sz="4" w:space="0" w:color="auto"/>
            </w:tcBorders>
          </w:tcPr>
          <w:p w14:paraId="31444FB1"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First diagnosed </w:t>
            </w:r>
          </w:p>
          <w:p w14:paraId="24B1F77E"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aroxysmal </w:t>
            </w:r>
          </w:p>
          <w:p w14:paraId="5A706D78"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Persistent </w:t>
            </w:r>
          </w:p>
          <w:p w14:paraId="2624867D"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 xml:space="preserve">Long-standing persistent </w:t>
            </w:r>
          </w:p>
          <w:p w14:paraId="6248207B" w14:textId="77777777" w:rsidR="003B2EC3" w:rsidRPr="005D093C" w:rsidRDefault="003B2EC3" w:rsidP="003B2EC3">
            <w:pPr>
              <w:pStyle w:val="ListParagraph"/>
              <w:numPr>
                <w:ilvl w:val="0"/>
                <w:numId w:val="4"/>
              </w:numPr>
              <w:spacing w:after="0" w:line="240" w:lineRule="auto"/>
              <w:ind w:left="150" w:hanging="150"/>
              <w:rPr>
                <w:sz w:val="20"/>
                <w:szCs w:val="20"/>
              </w:rPr>
            </w:pPr>
            <w:r w:rsidRPr="005D093C">
              <w:rPr>
                <w:sz w:val="20"/>
                <w:szCs w:val="20"/>
              </w:rPr>
              <w:t>Permanent</w:t>
            </w:r>
          </w:p>
        </w:tc>
      </w:tr>
      <w:tr w:rsidR="003B2EC3" w:rsidRPr="005D093C" w14:paraId="75B5987A" w14:textId="77777777" w:rsidTr="009947FE">
        <w:tc>
          <w:tcPr>
            <w:tcW w:w="2725" w:type="dxa"/>
            <w:tcBorders>
              <w:top w:val="single" w:sz="4" w:space="0" w:color="auto"/>
              <w:bottom w:val="single" w:sz="4" w:space="0" w:color="auto"/>
            </w:tcBorders>
          </w:tcPr>
          <w:p w14:paraId="6757ACDB" w14:textId="77777777" w:rsidR="003B2EC3" w:rsidRPr="005D093C" w:rsidRDefault="003B2EC3" w:rsidP="003B2EC3">
            <w:pPr>
              <w:rPr>
                <w:b/>
                <w:sz w:val="20"/>
                <w:szCs w:val="20"/>
              </w:rPr>
            </w:pPr>
            <w:r w:rsidRPr="005D093C">
              <w:rPr>
                <w:b/>
                <w:sz w:val="20"/>
                <w:szCs w:val="20"/>
              </w:rPr>
              <w:t>Symptom severity</w:t>
            </w:r>
          </w:p>
        </w:tc>
        <w:tc>
          <w:tcPr>
            <w:tcW w:w="3240" w:type="dxa"/>
            <w:tcBorders>
              <w:top w:val="single" w:sz="4" w:space="0" w:color="auto"/>
              <w:bottom w:val="single" w:sz="4" w:space="0" w:color="auto"/>
            </w:tcBorders>
          </w:tcPr>
          <w:p w14:paraId="298F2DC5" w14:textId="06633A6A" w:rsidR="003B2EC3" w:rsidRPr="005D093C" w:rsidRDefault="003B2EC3" w:rsidP="003B2EC3">
            <w:pPr>
              <w:rPr>
                <w:i/>
                <w:sz w:val="20"/>
                <w:szCs w:val="20"/>
              </w:rPr>
            </w:pPr>
            <w:r w:rsidRPr="005D093C">
              <w:rPr>
                <w:i/>
                <w:sz w:val="20"/>
                <w:szCs w:val="20"/>
              </w:rPr>
              <w:t>EHRA Symptom</w:t>
            </w:r>
            <w:r w:rsidR="00272205" w:rsidRPr="005D093C">
              <w:rPr>
                <w:i/>
                <w:sz w:val="20"/>
                <w:szCs w:val="20"/>
              </w:rPr>
              <w:t xml:space="preserve"> severity </w:t>
            </w:r>
            <w:r w:rsidRPr="005D093C">
              <w:rPr>
                <w:i/>
                <w:sz w:val="20"/>
                <w:szCs w:val="20"/>
              </w:rPr>
              <w:t>score:</w:t>
            </w:r>
          </w:p>
          <w:p w14:paraId="74DB9ABB" w14:textId="77777777" w:rsidR="003B2EC3" w:rsidRPr="005D093C" w:rsidRDefault="003B2EC3" w:rsidP="003B2EC3">
            <w:pPr>
              <w:pStyle w:val="ListParagraph"/>
              <w:numPr>
                <w:ilvl w:val="0"/>
                <w:numId w:val="1"/>
              </w:numPr>
              <w:spacing w:after="0" w:line="240" w:lineRule="auto"/>
              <w:ind w:left="241" w:hanging="180"/>
              <w:rPr>
                <w:sz w:val="20"/>
                <w:szCs w:val="20"/>
              </w:rPr>
            </w:pPr>
            <w:r w:rsidRPr="005D093C">
              <w:rPr>
                <w:sz w:val="20"/>
                <w:szCs w:val="20"/>
              </w:rPr>
              <w:t xml:space="preserve">I No symptoms </w:t>
            </w:r>
          </w:p>
          <w:p w14:paraId="27CBF2AB" w14:textId="77777777" w:rsidR="003B2EC3" w:rsidRPr="005D093C" w:rsidRDefault="003B2EC3" w:rsidP="003B2EC3">
            <w:pPr>
              <w:pStyle w:val="ListParagraph"/>
              <w:numPr>
                <w:ilvl w:val="0"/>
                <w:numId w:val="1"/>
              </w:numPr>
              <w:spacing w:after="0" w:line="240" w:lineRule="auto"/>
              <w:ind w:left="241" w:hanging="180"/>
              <w:rPr>
                <w:sz w:val="20"/>
                <w:szCs w:val="20"/>
              </w:rPr>
            </w:pPr>
            <w:r w:rsidRPr="005D093C">
              <w:rPr>
                <w:sz w:val="20"/>
                <w:szCs w:val="20"/>
              </w:rPr>
              <w:t xml:space="preserve">IIa Mild </w:t>
            </w:r>
          </w:p>
          <w:p w14:paraId="562951FA" w14:textId="77777777" w:rsidR="003B2EC3" w:rsidRPr="005D093C" w:rsidRDefault="003B2EC3" w:rsidP="003B2EC3">
            <w:pPr>
              <w:pStyle w:val="ListParagraph"/>
              <w:numPr>
                <w:ilvl w:val="0"/>
                <w:numId w:val="1"/>
              </w:numPr>
              <w:spacing w:after="0" w:line="240" w:lineRule="auto"/>
              <w:ind w:left="241" w:hanging="180"/>
              <w:rPr>
                <w:sz w:val="20"/>
                <w:szCs w:val="20"/>
              </w:rPr>
            </w:pPr>
            <w:r w:rsidRPr="005D093C">
              <w:rPr>
                <w:sz w:val="20"/>
                <w:szCs w:val="20"/>
              </w:rPr>
              <w:t xml:space="preserve">IIb Moderate </w:t>
            </w:r>
          </w:p>
          <w:p w14:paraId="0A3AC515" w14:textId="77777777" w:rsidR="003B2EC3" w:rsidRPr="005D093C" w:rsidRDefault="003B2EC3" w:rsidP="003B2EC3">
            <w:pPr>
              <w:pStyle w:val="ListParagraph"/>
              <w:numPr>
                <w:ilvl w:val="0"/>
                <w:numId w:val="1"/>
              </w:numPr>
              <w:spacing w:after="0" w:line="240" w:lineRule="auto"/>
              <w:ind w:left="241" w:hanging="180"/>
              <w:rPr>
                <w:sz w:val="20"/>
                <w:szCs w:val="20"/>
              </w:rPr>
            </w:pPr>
            <w:r w:rsidRPr="005D093C">
              <w:rPr>
                <w:sz w:val="20"/>
                <w:szCs w:val="20"/>
              </w:rPr>
              <w:t>III Severe</w:t>
            </w:r>
          </w:p>
          <w:p w14:paraId="0BA76144" w14:textId="77777777" w:rsidR="003B2EC3" w:rsidRPr="005D093C" w:rsidRDefault="003B2EC3" w:rsidP="003B2EC3">
            <w:pPr>
              <w:pStyle w:val="ListParagraph"/>
              <w:numPr>
                <w:ilvl w:val="0"/>
                <w:numId w:val="1"/>
              </w:numPr>
              <w:spacing w:after="0" w:line="240" w:lineRule="auto"/>
              <w:ind w:left="241" w:hanging="180"/>
              <w:rPr>
                <w:sz w:val="20"/>
                <w:szCs w:val="20"/>
              </w:rPr>
            </w:pPr>
            <w:r w:rsidRPr="005D093C">
              <w:rPr>
                <w:sz w:val="20"/>
                <w:szCs w:val="20"/>
              </w:rPr>
              <w:t>IV Disabling</w:t>
            </w:r>
          </w:p>
        </w:tc>
        <w:tc>
          <w:tcPr>
            <w:tcW w:w="2880" w:type="dxa"/>
            <w:tcBorders>
              <w:top w:val="single" w:sz="4" w:space="0" w:color="auto"/>
              <w:bottom w:val="single" w:sz="4" w:space="0" w:color="auto"/>
            </w:tcBorders>
          </w:tcPr>
          <w:p w14:paraId="2F4B2EBE" w14:textId="77777777" w:rsidR="003B2EC3" w:rsidRPr="005D093C" w:rsidRDefault="003B2EC3" w:rsidP="003B2EC3">
            <w:pPr>
              <w:pStyle w:val="ListParagraph"/>
              <w:numPr>
                <w:ilvl w:val="0"/>
                <w:numId w:val="1"/>
              </w:numPr>
              <w:spacing w:after="0" w:line="240" w:lineRule="auto"/>
              <w:ind w:left="151" w:hanging="151"/>
              <w:rPr>
                <w:sz w:val="20"/>
                <w:szCs w:val="20"/>
              </w:rPr>
            </w:pPr>
            <w:r w:rsidRPr="005D093C">
              <w:rPr>
                <w:sz w:val="20"/>
                <w:szCs w:val="20"/>
              </w:rPr>
              <w:t>Asymptomatic (silent)</w:t>
            </w:r>
          </w:p>
          <w:p w14:paraId="724CFBF9" w14:textId="77777777" w:rsidR="003B2EC3" w:rsidRPr="005D093C" w:rsidRDefault="003B2EC3" w:rsidP="003B2EC3">
            <w:pPr>
              <w:pStyle w:val="ListParagraph"/>
              <w:numPr>
                <w:ilvl w:val="0"/>
                <w:numId w:val="1"/>
              </w:numPr>
              <w:spacing w:after="0" w:line="240" w:lineRule="auto"/>
              <w:ind w:left="151" w:hanging="151"/>
              <w:rPr>
                <w:sz w:val="20"/>
                <w:szCs w:val="20"/>
              </w:rPr>
            </w:pPr>
            <w:r w:rsidRPr="005D093C">
              <w:rPr>
                <w:sz w:val="20"/>
                <w:szCs w:val="20"/>
              </w:rPr>
              <w:t>Symptomatic</w:t>
            </w:r>
          </w:p>
        </w:tc>
        <w:tc>
          <w:tcPr>
            <w:tcW w:w="2880" w:type="dxa"/>
            <w:tcBorders>
              <w:top w:val="single" w:sz="4" w:space="0" w:color="auto"/>
              <w:bottom w:val="single" w:sz="4" w:space="0" w:color="auto"/>
            </w:tcBorders>
          </w:tcPr>
          <w:p w14:paraId="0E6B6E34" w14:textId="77777777" w:rsidR="003B2EC3" w:rsidRPr="005D093C" w:rsidRDefault="003B2EC3" w:rsidP="003B2EC3">
            <w:pPr>
              <w:rPr>
                <w:i/>
                <w:sz w:val="20"/>
                <w:szCs w:val="20"/>
              </w:rPr>
            </w:pPr>
            <w:r w:rsidRPr="005D093C">
              <w:rPr>
                <w:i/>
                <w:sz w:val="20"/>
                <w:szCs w:val="20"/>
              </w:rPr>
              <w:t>SAF score:</w:t>
            </w:r>
          </w:p>
          <w:p w14:paraId="4A6F8659" w14:textId="77777777" w:rsidR="003B2EC3" w:rsidRPr="005D093C" w:rsidRDefault="003B2EC3" w:rsidP="003B2EC3">
            <w:pPr>
              <w:pStyle w:val="ListParagraph"/>
              <w:numPr>
                <w:ilvl w:val="0"/>
                <w:numId w:val="2"/>
              </w:numPr>
              <w:spacing w:after="0" w:line="240" w:lineRule="auto"/>
              <w:ind w:left="226" w:hanging="180"/>
              <w:rPr>
                <w:sz w:val="20"/>
                <w:szCs w:val="20"/>
              </w:rPr>
            </w:pPr>
            <w:r w:rsidRPr="005D093C">
              <w:rPr>
                <w:sz w:val="20"/>
                <w:szCs w:val="20"/>
              </w:rPr>
              <w:t>0 (asymptomatic)</w:t>
            </w:r>
          </w:p>
          <w:p w14:paraId="3381ECC8" w14:textId="77777777" w:rsidR="003B2EC3" w:rsidRPr="005D093C" w:rsidRDefault="003B2EC3" w:rsidP="003B2EC3">
            <w:pPr>
              <w:pStyle w:val="ListParagraph"/>
              <w:numPr>
                <w:ilvl w:val="0"/>
                <w:numId w:val="2"/>
              </w:numPr>
              <w:spacing w:after="0" w:line="240" w:lineRule="auto"/>
              <w:ind w:left="226" w:hanging="180"/>
              <w:rPr>
                <w:sz w:val="20"/>
                <w:szCs w:val="20"/>
              </w:rPr>
            </w:pPr>
            <w:r w:rsidRPr="005D093C">
              <w:rPr>
                <w:sz w:val="20"/>
                <w:szCs w:val="20"/>
              </w:rPr>
              <w:t>1 (minimal impact on QoL)</w:t>
            </w:r>
          </w:p>
          <w:p w14:paraId="1A659671" w14:textId="77777777" w:rsidR="003B2EC3" w:rsidRPr="005D093C" w:rsidRDefault="003B2EC3" w:rsidP="003B2EC3">
            <w:pPr>
              <w:pStyle w:val="ListParagraph"/>
              <w:numPr>
                <w:ilvl w:val="0"/>
                <w:numId w:val="2"/>
              </w:numPr>
              <w:spacing w:after="0" w:line="240" w:lineRule="auto"/>
              <w:ind w:left="226" w:hanging="180"/>
              <w:rPr>
                <w:sz w:val="20"/>
                <w:szCs w:val="20"/>
              </w:rPr>
            </w:pPr>
            <w:r w:rsidRPr="005D093C">
              <w:rPr>
                <w:sz w:val="20"/>
                <w:szCs w:val="20"/>
              </w:rPr>
              <w:t>2 (minor impact on QoL)</w:t>
            </w:r>
          </w:p>
          <w:p w14:paraId="4649221A" w14:textId="77777777" w:rsidR="003B2EC3" w:rsidRPr="005D093C" w:rsidRDefault="003B2EC3" w:rsidP="003B2EC3">
            <w:pPr>
              <w:pStyle w:val="ListParagraph"/>
              <w:numPr>
                <w:ilvl w:val="0"/>
                <w:numId w:val="2"/>
              </w:numPr>
              <w:spacing w:after="0" w:line="240" w:lineRule="auto"/>
              <w:ind w:left="226" w:hanging="180"/>
              <w:rPr>
                <w:sz w:val="20"/>
                <w:szCs w:val="20"/>
              </w:rPr>
            </w:pPr>
            <w:r w:rsidRPr="005D093C">
              <w:rPr>
                <w:sz w:val="20"/>
                <w:szCs w:val="20"/>
              </w:rPr>
              <w:t>3 (moderate impact on QoL)</w:t>
            </w:r>
          </w:p>
          <w:p w14:paraId="7EAE09FF" w14:textId="77777777" w:rsidR="003B2EC3" w:rsidRPr="005D093C" w:rsidRDefault="003B2EC3" w:rsidP="003B2EC3">
            <w:pPr>
              <w:pStyle w:val="ListParagraph"/>
              <w:numPr>
                <w:ilvl w:val="0"/>
                <w:numId w:val="2"/>
              </w:numPr>
              <w:spacing w:after="0" w:line="240" w:lineRule="auto"/>
              <w:ind w:left="226" w:hanging="180"/>
              <w:rPr>
                <w:sz w:val="20"/>
                <w:szCs w:val="20"/>
              </w:rPr>
            </w:pPr>
            <w:r w:rsidRPr="005D093C">
              <w:rPr>
                <w:sz w:val="20"/>
                <w:szCs w:val="20"/>
              </w:rPr>
              <w:t>4 (severe impact on QoL)</w:t>
            </w:r>
          </w:p>
        </w:tc>
        <w:tc>
          <w:tcPr>
            <w:tcW w:w="2520" w:type="dxa"/>
            <w:tcBorders>
              <w:top w:val="single" w:sz="4" w:space="0" w:color="auto"/>
              <w:bottom w:val="single" w:sz="4" w:space="0" w:color="auto"/>
            </w:tcBorders>
          </w:tcPr>
          <w:p w14:paraId="75C27192" w14:textId="77777777" w:rsidR="003B2EC3" w:rsidRPr="005D093C" w:rsidRDefault="003B2EC3" w:rsidP="003B2EC3">
            <w:pPr>
              <w:pStyle w:val="ListParagraph"/>
              <w:numPr>
                <w:ilvl w:val="0"/>
                <w:numId w:val="2"/>
              </w:numPr>
              <w:spacing w:after="0" w:line="240" w:lineRule="auto"/>
              <w:ind w:left="211" w:hanging="211"/>
              <w:rPr>
                <w:sz w:val="20"/>
                <w:szCs w:val="20"/>
              </w:rPr>
            </w:pPr>
            <w:r w:rsidRPr="005D093C">
              <w:rPr>
                <w:sz w:val="20"/>
                <w:szCs w:val="20"/>
              </w:rPr>
              <w:t>Asymptomatic (silent)</w:t>
            </w:r>
          </w:p>
          <w:p w14:paraId="3F8BEAA5" w14:textId="77777777" w:rsidR="003B2EC3" w:rsidRPr="005D093C" w:rsidRDefault="003B2EC3" w:rsidP="003B2EC3">
            <w:pPr>
              <w:pStyle w:val="ListParagraph"/>
              <w:numPr>
                <w:ilvl w:val="0"/>
                <w:numId w:val="2"/>
              </w:numPr>
              <w:spacing w:after="0" w:line="240" w:lineRule="auto"/>
              <w:ind w:left="211" w:hanging="211"/>
              <w:rPr>
                <w:sz w:val="20"/>
                <w:szCs w:val="20"/>
              </w:rPr>
            </w:pPr>
            <w:r w:rsidRPr="005D093C">
              <w:rPr>
                <w:sz w:val="20"/>
                <w:szCs w:val="20"/>
              </w:rPr>
              <w:t>Symptomatic</w:t>
            </w:r>
          </w:p>
        </w:tc>
      </w:tr>
      <w:tr w:rsidR="003B2EC3" w:rsidRPr="005D093C" w14:paraId="1DE2B102" w14:textId="77777777" w:rsidTr="009947FE">
        <w:trPr>
          <w:trHeight w:val="197"/>
        </w:trPr>
        <w:tc>
          <w:tcPr>
            <w:tcW w:w="2725" w:type="dxa"/>
            <w:tcBorders>
              <w:top w:val="single" w:sz="4" w:space="0" w:color="auto"/>
            </w:tcBorders>
          </w:tcPr>
          <w:p w14:paraId="52A766AC" w14:textId="77777777" w:rsidR="003B2EC3" w:rsidRPr="005D093C" w:rsidRDefault="003B2EC3" w:rsidP="003B2EC3">
            <w:pPr>
              <w:rPr>
                <w:b/>
                <w:sz w:val="20"/>
                <w:szCs w:val="20"/>
              </w:rPr>
            </w:pPr>
            <w:r w:rsidRPr="005D093C">
              <w:rPr>
                <w:b/>
                <w:sz w:val="20"/>
                <w:szCs w:val="20"/>
              </w:rPr>
              <w:t>Underlying comorbidity</w:t>
            </w:r>
          </w:p>
        </w:tc>
        <w:tc>
          <w:tcPr>
            <w:tcW w:w="3240" w:type="dxa"/>
            <w:tcBorders>
              <w:top w:val="single" w:sz="4" w:space="0" w:color="auto"/>
            </w:tcBorders>
          </w:tcPr>
          <w:p w14:paraId="7B1AB31E" w14:textId="77777777" w:rsidR="003B2EC3" w:rsidRPr="005D093C" w:rsidRDefault="003B2EC3" w:rsidP="003B2EC3">
            <w:pPr>
              <w:rPr>
                <w:sz w:val="20"/>
                <w:szCs w:val="20"/>
              </w:rPr>
            </w:pPr>
          </w:p>
        </w:tc>
        <w:tc>
          <w:tcPr>
            <w:tcW w:w="2880" w:type="dxa"/>
            <w:tcBorders>
              <w:top w:val="single" w:sz="4" w:space="0" w:color="auto"/>
            </w:tcBorders>
          </w:tcPr>
          <w:p w14:paraId="4A566F8C" w14:textId="77777777" w:rsidR="003B2EC3" w:rsidRPr="005D093C" w:rsidRDefault="003B2EC3" w:rsidP="003B2EC3">
            <w:pPr>
              <w:rPr>
                <w:sz w:val="20"/>
                <w:szCs w:val="20"/>
              </w:rPr>
            </w:pPr>
          </w:p>
        </w:tc>
        <w:tc>
          <w:tcPr>
            <w:tcW w:w="2880" w:type="dxa"/>
            <w:tcBorders>
              <w:top w:val="single" w:sz="4" w:space="0" w:color="auto"/>
            </w:tcBorders>
          </w:tcPr>
          <w:p w14:paraId="71022C31" w14:textId="77777777" w:rsidR="003B2EC3" w:rsidRPr="005D093C" w:rsidRDefault="003B2EC3" w:rsidP="003B2EC3">
            <w:pPr>
              <w:rPr>
                <w:sz w:val="20"/>
                <w:szCs w:val="20"/>
              </w:rPr>
            </w:pPr>
          </w:p>
        </w:tc>
        <w:tc>
          <w:tcPr>
            <w:tcW w:w="2520" w:type="dxa"/>
            <w:tcBorders>
              <w:top w:val="single" w:sz="4" w:space="0" w:color="auto"/>
            </w:tcBorders>
          </w:tcPr>
          <w:p w14:paraId="7B6647F0" w14:textId="77777777" w:rsidR="003B2EC3" w:rsidRPr="005D093C" w:rsidRDefault="003B2EC3" w:rsidP="003B2EC3">
            <w:pPr>
              <w:rPr>
                <w:sz w:val="20"/>
                <w:szCs w:val="20"/>
              </w:rPr>
            </w:pPr>
          </w:p>
        </w:tc>
      </w:tr>
      <w:tr w:rsidR="003B2EC3" w:rsidRPr="005D093C" w14:paraId="079A9D50" w14:textId="77777777" w:rsidTr="009947FE">
        <w:tc>
          <w:tcPr>
            <w:tcW w:w="2725" w:type="dxa"/>
            <w:tcBorders>
              <w:bottom w:val="single" w:sz="4" w:space="0" w:color="auto"/>
            </w:tcBorders>
          </w:tcPr>
          <w:p w14:paraId="726705C0" w14:textId="77777777" w:rsidR="003B2EC3" w:rsidRPr="005D093C" w:rsidRDefault="003B2EC3" w:rsidP="003B2EC3">
            <w:pPr>
              <w:pStyle w:val="ListParagraph"/>
              <w:numPr>
                <w:ilvl w:val="0"/>
                <w:numId w:val="3"/>
              </w:numPr>
              <w:spacing w:after="0" w:line="240" w:lineRule="auto"/>
              <w:ind w:left="150" w:hanging="150"/>
              <w:rPr>
                <w:sz w:val="20"/>
                <w:szCs w:val="20"/>
              </w:rPr>
            </w:pPr>
            <w:r w:rsidRPr="005D093C">
              <w:rPr>
                <w:sz w:val="20"/>
                <w:szCs w:val="20"/>
              </w:rPr>
              <w:t>Valvular AF</w:t>
            </w:r>
          </w:p>
        </w:tc>
        <w:tc>
          <w:tcPr>
            <w:tcW w:w="3240" w:type="dxa"/>
            <w:tcBorders>
              <w:bottom w:val="single" w:sz="4" w:space="0" w:color="auto"/>
            </w:tcBorders>
          </w:tcPr>
          <w:p w14:paraId="755490E1" w14:textId="77777777" w:rsidR="003B2EC3" w:rsidRPr="005D093C" w:rsidRDefault="003B2EC3" w:rsidP="003B2EC3">
            <w:pPr>
              <w:jc w:val="center"/>
              <w:rPr>
                <w:sz w:val="20"/>
                <w:szCs w:val="20"/>
              </w:rPr>
            </w:pPr>
            <w:r w:rsidRPr="005D093C">
              <w:rPr>
                <w:sz w:val="20"/>
                <w:szCs w:val="20"/>
              </w:rPr>
              <w:t>Replaced with “AF in patients with MS or prosthetic heart valves”</w:t>
            </w:r>
          </w:p>
        </w:tc>
        <w:tc>
          <w:tcPr>
            <w:tcW w:w="2880" w:type="dxa"/>
            <w:tcBorders>
              <w:bottom w:val="single" w:sz="4" w:space="0" w:color="auto"/>
            </w:tcBorders>
          </w:tcPr>
          <w:p w14:paraId="48470AF0" w14:textId="77777777" w:rsidR="003B2EC3" w:rsidRPr="005D093C" w:rsidRDefault="003B2EC3" w:rsidP="003B2EC3">
            <w:pPr>
              <w:jc w:val="center"/>
              <w:rPr>
                <w:sz w:val="20"/>
                <w:szCs w:val="20"/>
              </w:rPr>
            </w:pPr>
            <w:r w:rsidRPr="005D093C">
              <w:rPr>
                <w:sz w:val="20"/>
                <w:szCs w:val="20"/>
              </w:rPr>
              <w:t>Yes</w:t>
            </w:r>
          </w:p>
        </w:tc>
        <w:tc>
          <w:tcPr>
            <w:tcW w:w="2880" w:type="dxa"/>
            <w:tcBorders>
              <w:bottom w:val="single" w:sz="4" w:space="0" w:color="auto"/>
            </w:tcBorders>
          </w:tcPr>
          <w:p w14:paraId="687B751F" w14:textId="77777777" w:rsidR="003B2EC3" w:rsidRPr="005D093C" w:rsidRDefault="003B2EC3" w:rsidP="003B2EC3">
            <w:pPr>
              <w:jc w:val="center"/>
              <w:rPr>
                <w:sz w:val="20"/>
                <w:szCs w:val="20"/>
              </w:rPr>
            </w:pPr>
            <w:r w:rsidRPr="005D093C">
              <w:rPr>
                <w:sz w:val="20"/>
                <w:szCs w:val="20"/>
              </w:rPr>
              <w:t>Yes</w:t>
            </w:r>
          </w:p>
        </w:tc>
        <w:tc>
          <w:tcPr>
            <w:tcW w:w="2520" w:type="dxa"/>
            <w:tcBorders>
              <w:bottom w:val="single" w:sz="4" w:space="0" w:color="auto"/>
            </w:tcBorders>
          </w:tcPr>
          <w:p w14:paraId="63492198" w14:textId="77777777" w:rsidR="003B2EC3" w:rsidRPr="005D093C" w:rsidRDefault="003B2EC3" w:rsidP="003B2EC3">
            <w:pPr>
              <w:jc w:val="center"/>
              <w:rPr>
                <w:sz w:val="20"/>
                <w:szCs w:val="20"/>
              </w:rPr>
            </w:pPr>
            <w:r w:rsidRPr="005D093C">
              <w:rPr>
                <w:sz w:val="20"/>
                <w:szCs w:val="20"/>
              </w:rPr>
              <w:t>Yes</w:t>
            </w:r>
          </w:p>
        </w:tc>
      </w:tr>
      <w:tr w:rsidR="003B2EC3" w:rsidRPr="005D093C" w14:paraId="28742B6C" w14:textId="77777777" w:rsidTr="009947FE">
        <w:tc>
          <w:tcPr>
            <w:tcW w:w="2725" w:type="dxa"/>
            <w:tcBorders>
              <w:top w:val="single" w:sz="4" w:space="0" w:color="auto"/>
              <w:bottom w:val="single" w:sz="4" w:space="0" w:color="auto"/>
            </w:tcBorders>
          </w:tcPr>
          <w:p w14:paraId="5191B86A" w14:textId="77777777" w:rsidR="003B2EC3" w:rsidRPr="005D093C" w:rsidRDefault="003B2EC3" w:rsidP="003B2EC3">
            <w:pPr>
              <w:rPr>
                <w:b/>
                <w:sz w:val="20"/>
                <w:szCs w:val="20"/>
              </w:rPr>
            </w:pPr>
            <w:r w:rsidRPr="005D093C">
              <w:rPr>
                <w:b/>
                <w:sz w:val="20"/>
                <w:szCs w:val="20"/>
              </w:rPr>
              <w:t>Clinical type reflecting different causes of AF</w:t>
            </w:r>
          </w:p>
        </w:tc>
        <w:tc>
          <w:tcPr>
            <w:tcW w:w="3240" w:type="dxa"/>
            <w:tcBorders>
              <w:top w:val="single" w:sz="4" w:space="0" w:color="auto"/>
              <w:bottom w:val="single" w:sz="4" w:space="0" w:color="auto"/>
            </w:tcBorders>
          </w:tcPr>
          <w:p w14:paraId="5E5C96BE" w14:textId="14BEDA4B" w:rsidR="003B2EC3" w:rsidRPr="005D093C" w:rsidRDefault="003B2EC3" w:rsidP="003B2EC3">
            <w:pPr>
              <w:pStyle w:val="ListParagraph"/>
              <w:numPr>
                <w:ilvl w:val="0"/>
                <w:numId w:val="3"/>
              </w:numPr>
              <w:spacing w:after="0" w:line="240" w:lineRule="auto"/>
              <w:ind w:left="211" w:hanging="180"/>
              <w:rPr>
                <w:sz w:val="20"/>
                <w:szCs w:val="20"/>
              </w:rPr>
            </w:pPr>
            <w:r w:rsidRPr="005D093C">
              <w:rPr>
                <w:sz w:val="20"/>
                <w:szCs w:val="20"/>
              </w:rPr>
              <w:t>Secondary to struc</w:t>
            </w:r>
            <w:r w:rsidR="00272205" w:rsidRPr="005D093C">
              <w:rPr>
                <w:sz w:val="20"/>
                <w:szCs w:val="20"/>
              </w:rPr>
              <w:t>t.</w:t>
            </w:r>
            <w:r w:rsidRPr="005D093C">
              <w:rPr>
                <w:sz w:val="20"/>
                <w:szCs w:val="20"/>
              </w:rPr>
              <w:t xml:space="preserve"> heart dis</w:t>
            </w:r>
            <w:r w:rsidR="00272205" w:rsidRPr="005D093C">
              <w:rPr>
                <w:sz w:val="20"/>
                <w:szCs w:val="20"/>
              </w:rPr>
              <w:t>ease</w:t>
            </w:r>
          </w:p>
          <w:p w14:paraId="210FE7DE" w14:textId="77777777" w:rsidR="003B2EC3" w:rsidRPr="005D093C" w:rsidRDefault="003B2EC3" w:rsidP="003B2EC3">
            <w:pPr>
              <w:pStyle w:val="ListParagraph"/>
              <w:numPr>
                <w:ilvl w:val="0"/>
                <w:numId w:val="3"/>
              </w:numPr>
              <w:spacing w:after="0" w:line="240" w:lineRule="auto"/>
              <w:ind w:left="211" w:hanging="180"/>
              <w:rPr>
                <w:sz w:val="20"/>
                <w:szCs w:val="20"/>
              </w:rPr>
            </w:pPr>
            <w:r w:rsidRPr="005D093C">
              <w:rPr>
                <w:sz w:val="20"/>
                <w:szCs w:val="20"/>
              </w:rPr>
              <w:t>Focal</w:t>
            </w:r>
          </w:p>
          <w:p w14:paraId="7A3EF840" w14:textId="36C564A7" w:rsidR="003B2EC3" w:rsidRPr="005D093C" w:rsidRDefault="003B2EC3" w:rsidP="003B2EC3">
            <w:pPr>
              <w:pStyle w:val="ListParagraph"/>
              <w:numPr>
                <w:ilvl w:val="0"/>
                <w:numId w:val="3"/>
              </w:numPr>
              <w:spacing w:after="0" w:line="240" w:lineRule="auto"/>
              <w:ind w:left="211" w:hanging="180"/>
              <w:rPr>
                <w:sz w:val="20"/>
                <w:szCs w:val="20"/>
              </w:rPr>
            </w:pPr>
            <w:r w:rsidRPr="005D093C">
              <w:rPr>
                <w:sz w:val="20"/>
                <w:szCs w:val="20"/>
              </w:rPr>
              <w:t>Polygenic / Monogenic</w:t>
            </w:r>
          </w:p>
          <w:p w14:paraId="5CC6AFD3" w14:textId="77777777" w:rsidR="003B2EC3" w:rsidRPr="005D093C" w:rsidRDefault="003B2EC3" w:rsidP="003B2EC3">
            <w:pPr>
              <w:pStyle w:val="ListParagraph"/>
              <w:numPr>
                <w:ilvl w:val="0"/>
                <w:numId w:val="3"/>
              </w:numPr>
              <w:spacing w:after="0" w:line="240" w:lineRule="auto"/>
              <w:ind w:left="211" w:hanging="180"/>
              <w:rPr>
                <w:sz w:val="20"/>
                <w:szCs w:val="20"/>
              </w:rPr>
            </w:pPr>
            <w:r w:rsidRPr="005D093C">
              <w:rPr>
                <w:sz w:val="20"/>
                <w:szCs w:val="20"/>
              </w:rPr>
              <w:t>Post-operative</w:t>
            </w:r>
          </w:p>
          <w:p w14:paraId="637158E3" w14:textId="77777777" w:rsidR="003B2EC3" w:rsidRDefault="003B2EC3" w:rsidP="003B2EC3">
            <w:pPr>
              <w:pStyle w:val="ListParagraph"/>
              <w:numPr>
                <w:ilvl w:val="0"/>
                <w:numId w:val="3"/>
              </w:numPr>
              <w:spacing w:after="0" w:line="240" w:lineRule="auto"/>
              <w:ind w:left="211" w:hanging="180"/>
              <w:rPr>
                <w:sz w:val="20"/>
                <w:szCs w:val="20"/>
              </w:rPr>
            </w:pPr>
            <w:r w:rsidRPr="005D093C">
              <w:rPr>
                <w:sz w:val="20"/>
                <w:szCs w:val="20"/>
              </w:rPr>
              <w:t>In athletes</w:t>
            </w:r>
          </w:p>
          <w:p w14:paraId="30490468" w14:textId="491AAD84" w:rsidR="00826A1E" w:rsidRPr="00826A1E" w:rsidRDefault="00826A1E" w:rsidP="00826A1E">
            <w:pPr>
              <w:pStyle w:val="ListParagraph"/>
              <w:numPr>
                <w:ilvl w:val="0"/>
                <w:numId w:val="3"/>
              </w:numPr>
              <w:spacing w:after="0" w:line="240" w:lineRule="auto"/>
              <w:ind w:left="211" w:hanging="180"/>
              <w:rPr>
                <w:sz w:val="20"/>
                <w:szCs w:val="20"/>
              </w:rPr>
            </w:pPr>
          </w:p>
        </w:tc>
        <w:tc>
          <w:tcPr>
            <w:tcW w:w="2880" w:type="dxa"/>
            <w:tcBorders>
              <w:top w:val="single" w:sz="4" w:space="0" w:color="auto"/>
              <w:bottom w:val="single" w:sz="4" w:space="0" w:color="auto"/>
            </w:tcBorders>
          </w:tcPr>
          <w:p w14:paraId="7C3AD9E0" w14:textId="77777777" w:rsidR="003B2EC3" w:rsidRPr="005D093C" w:rsidRDefault="003B2EC3" w:rsidP="003B2EC3">
            <w:pPr>
              <w:jc w:val="center"/>
              <w:rPr>
                <w:sz w:val="20"/>
                <w:szCs w:val="20"/>
              </w:rPr>
            </w:pPr>
            <w:r w:rsidRPr="005D093C">
              <w:rPr>
                <w:sz w:val="20"/>
                <w:szCs w:val="20"/>
              </w:rPr>
              <w:t>No specific list</w:t>
            </w:r>
          </w:p>
        </w:tc>
        <w:tc>
          <w:tcPr>
            <w:tcW w:w="2880" w:type="dxa"/>
            <w:tcBorders>
              <w:top w:val="single" w:sz="4" w:space="0" w:color="auto"/>
              <w:bottom w:val="single" w:sz="4" w:space="0" w:color="auto"/>
            </w:tcBorders>
          </w:tcPr>
          <w:p w14:paraId="78C56D3E" w14:textId="77777777" w:rsidR="003B2EC3" w:rsidRPr="005D093C" w:rsidRDefault="003B2EC3" w:rsidP="003B2EC3">
            <w:pPr>
              <w:jc w:val="center"/>
              <w:rPr>
                <w:sz w:val="20"/>
                <w:szCs w:val="20"/>
              </w:rPr>
            </w:pPr>
            <w:r w:rsidRPr="005D093C">
              <w:rPr>
                <w:sz w:val="20"/>
                <w:szCs w:val="20"/>
              </w:rPr>
              <w:t>No specific list</w:t>
            </w:r>
          </w:p>
        </w:tc>
        <w:tc>
          <w:tcPr>
            <w:tcW w:w="2520" w:type="dxa"/>
            <w:tcBorders>
              <w:top w:val="single" w:sz="4" w:space="0" w:color="auto"/>
              <w:bottom w:val="single" w:sz="4" w:space="0" w:color="auto"/>
            </w:tcBorders>
          </w:tcPr>
          <w:p w14:paraId="48FCE1ED" w14:textId="77777777" w:rsidR="003B2EC3" w:rsidRPr="005D093C" w:rsidRDefault="003B2EC3" w:rsidP="003B2EC3">
            <w:pPr>
              <w:jc w:val="center"/>
              <w:rPr>
                <w:sz w:val="20"/>
                <w:szCs w:val="20"/>
              </w:rPr>
            </w:pPr>
            <w:r w:rsidRPr="005D093C">
              <w:rPr>
                <w:sz w:val="20"/>
                <w:szCs w:val="20"/>
              </w:rPr>
              <w:t>No specific list</w:t>
            </w:r>
          </w:p>
        </w:tc>
      </w:tr>
      <w:tr w:rsidR="003B2EC3" w:rsidRPr="005D093C" w14:paraId="330FB0E3" w14:textId="77777777" w:rsidTr="009947FE">
        <w:tc>
          <w:tcPr>
            <w:tcW w:w="2725" w:type="dxa"/>
            <w:tcBorders>
              <w:top w:val="single" w:sz="4" w:space="0" w:color="auto"/>
            </w:tcBorders>
          </w:tcPr>
          <w:p w14:paraId="0BB29E69" w14:textId="0268F1FE" w:rsidR="003B2EC3" w:rsidRPr="005D093C" w:rsidRDefault="003B2EC3" w:rsidP="003B2EC3">
            <w:pPr>
              <w:rPr>
                <w:b/>
                <w:sz w:val="20"/>
                <w:szCs w:val="20"/>
              </w:rPr>
            </w:pPr>
            <w:r w:rsidRPr="005D093C">
              <w:rPr>
                <w:b/>
                <w:sz w:val="20"/>
                <w:szCs w:val="20"/>
              </w:rPr>
              <w:t>Surface ECG appearance</w:t>
            </w:r>
          </w:p>
          <w:p w14:paraId="1EE22EE6" w14:textId="03A9A6AC" w:rsidR="003B2EC3" w:rsidRPr="005D093C" w:rsidRDefault="003B2EC3" w:rsidP="003B2EC3">
            <w:pPr>
              <w:rPr>
                <w:sz w:val="20"/>
                <w:szCs w:val="20"/>
              </w:rPr>
            </w:pPr>
            <w:r w:rsidRPr="005D093C">
              <w:rPr>
                <w:sz w:val="20"/>
                <w:szCs w:val="20"/>
              </w:rPr>
              <w:t>Coarse / Fine</w:t>
            </w:r>
          </w:p>
        </w:tc>
        <w:tc>
          <w:tcPr>
            <w:tcW w:w="3240" w:type="dxa"/>
            <w:tcBorders>
              <w:top w:val="single" w:sz="4" w:space="0" w:color="auto"/>
            </w:tcBorders>
          </w:tcPr>
          <w:p w14:paraId="662DF1D0" w14:textId="77777777" w:rsidR="003B2EC3" w:rsidRPr="005D093C" w:rsidRDefault="003B2EC3" w:rsidP="003B2EC3">
            <w:pPr>
              <w:jc w:val="center"/>
              <w:rPr>
                <w:sz w:val="20"/>
                <w:szCs w:val="20"/>
              </w:rPr>
            </w:pPr>
            <w:r w:rsidRPr="005D093C">
              <w:rPr>
                <w:sz w:val="20"/>
                <w:szCs w:val="20"/>
              </w:rPr>
              <w:t>No</w:t>
            </w:r>
          </w:p>
        </w:tc>
        <w:tc>
          <w:tcPr>
            <w:tcW w:w="2880" w:type="dxa"/>
            <w:tcBorders>
              <w:top w:val="single" w:sz="4" w:space="0" w:color="auto"/>
            </w:tcBorders>
          </w:tcPr>
          <w:p w14:paraId="0BA2A49D" w14:textId="77777777" w:rsidR="003B2EC3" w:rsidRPr="005D093C" w:rsidRDefault="003B2EC3" w:rsidP="003B2EC3">
            <w:pPr>
              <w:jc w:val="center"/>
              <w:rPr>
                <w:sz w:val="20"/>
                <w:szCs w:val="20"/>
              </w:rPr>
            </w:pPr>
            <w:r w:rsidRPr="005D093C">
              <w:rPr>
                <w:sz w:val="20"/>
                <w:szCs w:val="20"/>
              </w:rPr>
              <w:t xml:space="preserve">No </w:t>
            </w:r>
          </w:p>
        </w:tc>
        <w:tc>
          <w:tcPr>
            <w:tcW w:w="2880" w:type="dxa"/>
            <w:tcBorders>
              <w:top w:val="single" w:sz="4" w:space="0" w:color="auto"/>
            </w:tcBorders>
          </w:tcPr>
          <w:p w14:paraId="7991CBA9" w14:textId="77777777" w:rsidR="003B2EC3" w:rsidRPr="005D093C" w:rsidRDefault="003B2EC3" w:rsidP="003B2EC3">
            <w:pPr>
              <w:jc w:val="center"/>
              <w:rPr>
                <w:sz w:val="20"/>
                <w:szCs w:val="20"/>
              </w:rPr>
            </w:pPr>
            <w:r w:rsidRPr="005D093C">
              <w:rPr>
                <w:sz w:val="20"/>
                <w:szCs w:val="20"/>
              </w:rPr>
              <w:t xml:space="preserve">No </w:t>
            </w:r>
          </w:p>
        </w:tc>
        <w:tc>
          <w:tcPr>
            <w:tcW w:w="2520" w:type="dxa"/>
            <w:tcBorders>
              <w:top w:val="single" w:sz="4" w:space="0" w:color="auto"/>
            </w:tcBorders>
          </w:tcPr>
          <w:p w14:paraId="693F0E2D" w14:textId="77777777" w:rsidR="003B2EC3" w:rsidRPr="005D093C" w:rsidRDefault="003B2EC3" w:rsidP="003B2EC3">
            <w:pPr>
              <w:jc w:val="center"/>
              <w:rPr>
                <w:sz w:val="20"/>
                <w:szCs w:val="20"/>
              </w:rPr>
            </w:pPr>
            <w:r w:rsidRPr="005D093C">
              <w:rPr>
                <w:sz w:val="20"/>
                <w:szCs w:val="20"/>
              </w:rPr>
              <w:t xml:space="preserve">No </w:t>
            </w:r>
          </w:p>
        </w:tc>
      </w:tr>
      <w:tr w:rsidR="003B2EC3" w:rsidRPr="005D093C" w14:paraId="484CCE48" w14:textId="77777777" w:rsidTr="009947FE">
        <w:tc>
          <w:tcPr>
            <w:tcW w:w="2725" w:type="dxa"/>
            <w:tcBorders>
              <w:bottom w:val="single" w:sz="4" w:space="0" w:color="auto"/>
            </w:tcBorders>
          </w:tcPr>
          <w:p w14:paraId="7C01B473" w14:textId="77777777" w:rsidR="003B2EC3" w:rsidRPr="005D093C" w:rsidRDefault="003B2EC3" w:rsidP="003B2EC3">
            <w:pPr>
              <w:rPr>
                <w:b/>
                <w:sz w:val="20"/>
                <w:szCs w:val="20"/>
              </w:rPr>
            </w:pPr>
            <w:r w:rsidRPr="005D093C">
              <w:rPr>
                <w:b/>
                <w:sz w:val="20"/>
                <w:szCs w:val="20"/>
              </w:rPr>
              <w:t>Mode of onset</w:t>
            </w:r>
          </w:p>
          <w:p w14:paraId="5DDC69E9" w14:textId="3B4B9C29" w:rsidR="003B2EC3" w:rsidRPr="005D093C" w:rsidRDefault="003B2EC3" w:rsidP="003B2EC3">
            <w:pPr>
              <w:rPr>
                <w:sz w:val="20"/>
                <w:szCs w:val="20"/>
              </w:rPr>
            </w:pPr>
            <w:r w:rsidRPr="005D093C">
              <w:rPr>
                <w:sz w:val="20"/>
                <w:szCs w:val="20"/>
              </w:rPr>
              <w:t>Vagal / Adrenergic</w:t>
            </w:r>
          </w:p>
        </w:tc>
        <w:tc>
          <w:tcPr>
            <w:tcW w:w="3240" w:type="dxa"/>
            <w:tcBorders>
              <w:bottom w:val="single" w:sz="4" w:space="0" w:color="auto"/>
            </w:tcBorders>
          </w:tcPr>
          <w:p w14:paraId="6BD7FD0A" w14:textId="77777777" w:rsidR="003B2EC3" w:rsidRPr="005D093C" w:rsidRDefault="003B2EC3" w:rsidP="003B2EC3">
            <w:pPr>
              <w:jc w:val="center"/>
              <w:rPr>
                <w:sz w:val="20"/>
                <w:szCs w:val="20"/>
              </w:rPr>
            </w:pPr>
            <w:r w:rsidRPr="005D093C">
              <w:rPr>
                <w:sz w:val="20"/>
                <w:szCs w:val="20"/>
              </w:rPr>
              <w:t>No</w:t>
            </w:r>
          </w:p>
        </w:tc>
        <w:tc>
          <w:tcPr>
            <w:tcW w:w="2880" w:type="dxa"/>
            <w:tcBorders>
              <w:bottom w:val="single" w:sz="4" w:space="0" w:color="auto"/>
            </w:tcBorders>
          </w:tcPr>
          <w:p w14:paraId="581349F7" w14:textId="77777777" w:rsidR="003B2EC3" w:rsidRPr="005D093C" w:rsidRDefault="003B2EC3" w:rsidP="003B2EC3">
            <w:pPr>
              <w:jc w:val="center"/>
              <w:rPr>
                <w:sz w:val="20"/>
                <w:szCs w:val="20"/>
              </w:rPr>
            </w:pPr>
            <w:r w:rsidRPr="005D093C">
              <w:rPr>
                <w:sz w:val="20"/>
                <w:szCs w:val="20"/>
              </w:rPr>
              <w:t>No</w:t>
            </w:r>
          </w:p>
        </w:tc>
        <w:tc>
          <w:tcPr>
            <w:tcW w:w="2880" w:type="dxa"/>
            <w:tcBorders>
              <w:bottom w:val="single" w:sz="4" w:space="0" w:color="auto"/>
            </w:tcBorders>
          </w:tcPr>
          <w:p w14:paraId="770960C5" w14:textId="77777777" w:rsidR="003B2EC3" w:rsidRPr="005D093C" w:rsidRDefault="003B2EC3" w:rsidP="003B2EC3">
            <w:pPr>
              <w:jc w:val="center"/>
              <w:rPr>
                <w:sz w:val="20"/>
                <w:szCs w:val="20"/>
              </w:rPr>
            </w:pPr>
            <w:r w:rsidRPr="005D093C">
              <w:rPr>
                <w:sz w:val="20"/>
                <w:szCs w:val="20"/>
              </w:rPr>
              <w:t>No</w:t>
            </w:r>
          </w:p>
        </w:tc>
        <w:tc>
          <w:tcPr>
            <w:tcW w:w="2520" w:type="dxa"/>
            <w:tcBorders>
              <w:bottom w:val="single" w:sz="4" w:space="0" w:color="auto"/>
            </w:tcBorders>
          </w:tcPr>
          <w:p w14:paraId="3DD24FD1" w14:textId="77777777" w:rsidR="003B2EC3" w:rsidRPr="005D093C" w:rsidRDefault="003B2EC3" w:rsidP="003B2EC3">
            <w:pPr>
              <w:jc w:val="center"/>
              <w:rPr>
                <w:sz w:val="20"/>
                <w:szCs w:val="20"/>
              </w:rPr>
            </w:pPr>
            <w:r w:rsidRPr="005D093C">
              <w:rPr>
                <w:sz w:val="20"/>
                <w:szCs w:val="20"/>
              </w:rPr>
              <w:t>No</w:t>
            </w:r>
          </w:p>
        </w:tc>
      </w:tr>
    </w:tbl>
    <w:p w14:paraId="2A5D87BC" w14:textId="4D8DCD37" w:rsidR="005D093C" w:rsidRPr="005D093C" w:rsidRDefault="005D093C" w:rsidP="00A949EC">
      <w:pPr>
        <w:spacing w:after="200" w:line="276" w:lineRule="auto"/>
        <w:jc w:val="both"/>
        <w:rPr>
          <w:sz w:val="22"/>
          <w:szCs w:val="22"/>
        </w:rPr>
      </w:pPr>
      <w:r w:rsidRPr="005D093C">
        <w:rPr>
          <w:sz w:val="22"/>
          <w:szCs w:val="22"/>
        </w:rPr>
        <w:lastRenderedPageBreak/>
        <w:t>AF: Atrial Fibrillation; ESC: European Society of Cardiology; AHA: American Heart Association; ACC: American College of Cardiology; HRS: Heart Rhythm Society; CCS: Canadian Cardiovascular Society; NHFA/CSANZ: National Heart Foundation of Australia / Cardiac Society of Australia and New Zealand</w:t>
      </w:r>
      <w:r>
        <w:rPr>
          <w:sz w:val="22"/>
          <w:szCs w:val="22"/>
        </w:rPr>
        <w:t xml:space="preserve">; EHRA: European Heart Rhythm Association; SAF: Symptom severity in AF; QoL: Quality of Life; MS: Mitral Stenosis. </w:t>
      </w:r>
    </w:p>
    <w:p w14:paraId="174FEBC7" w14:textId="77777777" w:rsidR="009947FE" w:rsidRDefault="009947FE" w:rsidP="00070153">
      <w:pPr>
        <w:spacing w:after="200" w:line="276" w:lineRule="auto"/>
        <w:jc w:val="both"/>
        <w:rPr>
          <w:b/>
        </w:rPr>
      </w:pPr>
    </w:p>
    <w:p w14:paraId="397FEABE" w14:textId="77777777" w:rsidR="00192F20" w:rsidRDefault="00192F20">
      <w:pPr>
        <w:rPr>
          <w:b/>
        </w:rPr>
      </w:pPr>
      <w:r>
        <w:rPr>
          <w:b/>
        </w:rPr>
        <w:br w:type="page"/>
      </w:r>
    </w:p>
    <w:p w14:paraId="027BD6B0" w14:textId="77777777" w:rsidR="001B1AF4" w:rsidRDefault="001B1AF4" w:rsidP="00070153">
      <w:pPr>
        <w:spacing w:after="200" w:line="276" w:lineRule="auto"/>
        <w:jc w:val="both"/>
        <w:rPr>
          <w:b/>
        </w:rPr>
        <w:sectPr w:rsidR="001B1AF4" w:rsidSect="00EC282C">
          <w:pgSz w:w="16840" w:h="11900" w:orient="landscape"/>
          <w:pgMar w:top="1800" w:right="1440" w:bottom="1800" w:left="1440" w:header="706" w:footer="706" w:gutter="0"/>
          <w:cols w:space="708"/>
          <w:docGrid w:linePitch="360"/>
        </w:sectPr>
      </w:pPr>
    </w:p>
    <w:p w14:paraId="2F6412EB" w14:textId="22F30291" w:rsidR="00F116BE" w:rsidRDefault="00F116BE" w:rsidP="00070153">
      <w:pPr>
        <w:spacing w:after="200" w:line="276" w:lineRule="auto"/>
        <w:jc w:val="both"/>
        <w:rPr>
          <w:b/>
        </w:rPr>
      </w:pPr>
      <w:r>
        <w:rPr>
          <w:b/>
        </w:rPr>
        <w:lastRenderedPageBreak/>
        <w:t xml:space="preserve">Figure 1. The </w:t>
      </w:r>
      <w:r w:rsidR="00ED1D37">
        <w:rPr>
          <w:b/>
        </w:rPr>
        <w:t>4S-AF scheme for characteri</w:t>
      </w:r>
      <w:r w:rsidR="007A5DD7">
        <w:rPr>
          <w:b/>
        </w:rPr>
        <w:t>z</w:t>
      </w:r>
      <w:r w:rsidR="00ED1D37">
        <w:rPr>
          <w:b/>
        </w:rPr>
        <w:t>ation of patients with atrial fibrillation.</w:t>
      </w:r>
    </w:p>
    <w:p w14:paraId="792A7887" w14:textId="59DF40BB" w:rsidR="00ED1D37" w:rsidRDefault="00ED1D37" w:rsidP="00070153">
      <w:pPr>
        <w:spacing w:after="200" w:line="276" w:lineRule="auto"/>
        <w:jc w:val="both"/>
        <w:rPr>
          <w:b/>
        </w:rPr>
      </w:pPr>
      <w:r w:rsidRPr="00ED1D37">
        <w:rPr>
          <w:b/>
          <w:noProof/>
        </w:rPr>
        <w:drawing>
          <wp:inline distT="0" distB="0" distL="0" distR="0" wp14:anchorId="64C32265" wp14:editId="30A49FCD">
            <wp:extent cx="6025844" cy="3389719"/>
            <wp:effectExtent l="12700" t="12700" r="6985" b="139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40647" cy="3398046"/>
                    </a:xfrm>
                    <a:prstGeom prst="rect">
                      <a:avLst/>
                    </a:prstGeom>
                    <a:ln>
                      <a:solidFill>
                        <a:schemeClr val="tx1">
                          <a:lumMod val="50000"/>
                          <a:lumOff val="50000"/>
                        </a:schemeClr>
                      </a:solidFill>
                    </a:ln>
                  </pic:spPr>
                </pic:pic>
              </a:graphicData>
            </a:graphic>
          </wp:inline>
        </w:drawing>
      </w:r>
    </w:p>
    <w:p w14:paraId="07049B13" w14:textId="3932CC9D" w:rsidR="00ED1D37" w:rsidRPr="00D71C66" w:rsidRDefault="00ED1D37">
      <w:pPr>
        <w:rPr>
          <w:b/>
          <w:sz w:val="22"/>
          <w:szCs w:val="22"/>
        </w:rPr>
      </w:pPr>
      <w:r w:rsidRPr="00D71C66">
        <w:rPr>
          <w:bCs/>
          <w:sz w:val="22"/>
          <w:szCs w:val="22"/>
        </w:rPr>
        <w:t xml:space="preserve">AF = atrial fibrillation; EHRA = European Heart Rhythm Association; </w:t>
      </w:r>
      <w:r w:rsidR="009E36F8" w:rsidRPr="00D71C66">
        <w:rPr>
          <w:bCs/>
          <w:sz w:val="22"/>
          <w:szCs w:val="22"/>
        </w:rPr>
        <w:t xml:space="preserve">QoL = quality of life; </w:t>
      </w:r>
      <w:r w:rsidRPr="00D71C66">
        <w:rPr>
          <w:bCs/>
          <w:sz w:val="22"/>
          <w:szCs w:val="22"/>
        </w:rPr>
        <w:t xml:space="preserve">TTE = transthoracic echocardiogram; TOE = transoesophageal echocardiogram; CT = computed tomography; MRI = magnetic resonance imaging. </w:t>
      </w:r>
      <w:r w:rsidRPr="00D71C66">
        <w:rPr>
          <w:b/>
          <w:sz w:val="22"/>
          <w:szCs w:val="22"/>
        </w:rPr>
        <w:br w:type="page"/>
      </w:r>
      <w:bookmarkStart w:id="0" w:name="_GoBack"/>
      <w:bookmarkEnd w:id="0"/>
    </w:p>
    <w:p w14:paraId="6F0EAEEA" w14:textId="1BAF705F" w:rsidR="009947FE" w:rsidRDefault="008C4FF4" w:rsidP="00070153">
      <w:pPr>
        <w:spacing w:after="200" w:line="276" w:lineRule="auto"/>
        <w:jc w:val="both"/>
        <w:rPr>
          <w:b/>
        </w:rPr>
      </w:pPr>
      <w:r>
        <w:rPr>
          <w:b/>
        </w:rPr>
        <w:lastRenderedPageBreak/>
        <w:t xml:space="preserve">Figure 2. </w:t>
      </w:r>
      <w:r w:rsidR="008C0D16">
        <w:rPr>
          <w:b/>
        </w:rPr>
        <w:t>A hypothetical treatment decision supporting tool using t</w:t>
      </w:r>
      <w:r>
        <w:rPr>
          <w:b/>
        </w:rPr>
        <w:t xml:space="preserve">he 4S-AF scheme for </w:t>
      </w:r>
      <w:r w:rsidR="009E36F8">
        <w:rPr>
          <w:b/>
        </w:rPr>
        <w:t>characteri</w:t>
      </w:r>
      <w:r w:rsidR="007A5DD7">
        <w:rPr>
          <w:b/>
        </w:rPr>
        <w:t>z</w:t>
      </w:r>
      <w:r w:rsidR="009E36F8">
        <w:rPr>
          <w:b/>
        </w:rPr>
        <w:t>ation of patients with atrial fibrillation</w:t>
      </w:r>
      <w:r w:rsidR="00135773">
        <w:rPr>
          <w:b/>
        </w:rPr>
        <w:t xml:space="preserve"> </w:t>
      </w:r>
      <w:r w:rsidR="008C0D16">
        <w:rPr>
          <w:b/>
        </w:rPr>
        <w:t>in clinical practice</w:t>
      </w:r>
      <w:r>
        <w:rPr>
          <w:b/>
        </w:rPr>
        <w:t xml:space="preserve">. </w:t>
      </w:r>
    </w:p>
    <w:p w14:paraId="75FA17CC" w14:textId="445AFBA1" w:rsidR="009947FE" w:rsidRDefault="008C4FF4" w:rsidP="00070153">
      <w:pPr>
        <w:spacing w:after="200" w:line="276" w:lineRule="auto"/>
        <w:jc w:val="both"/>
        <w:rPr>
          <w:b/>
        </w:rPr>
      </w:pPr>
      <w:r w:rsidRPr="00D872A6">
        <w:rPr>
          <w:noProof/>
          <w:sz w:val="22"/>
          <w:szCs w:val="22"/>
          <w:lang w:val="en-US"/>
        </w:rPr>
        <w:drawing>
          <wp:inline distT="0" distB="0" distL="0" distR="0" wp14:anchorId="717438E9" wp14:editId="4DE3D31D">
            <wp:extent cx="5962650" cy="2542388"/>
            <wp:effectExtent l="12700" t="12700" r="635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26980" cy="2569817"/>
                    </a:xfrm>
                    <a:prstGeom prst="rect">
                      <a:avLst/>
                    </a:prstGeom>
                    <a:ln>
                      <a:solidFill>
                        <a:schemeClr val="tx1">
                          <a:lumMod val="50000"/>
                          <a:lumOff val="50000"/>
                        </a:schemeClr>
                      </a:solidFill>
                    </a:ln>
                  </pic:spPr>
                </pic:pic>
              </a:graphicData>
            </a:graphic>
          </wp:inline>
        </w:drawing>
      </w:r>
    </w:p>
    <w:p w14:paraId="5CA861FC" w14:textId="066CFFAB" w:rsidR="009947FE" w:rsidRDefault="00192F20" w:rsidP="00070153">
      <w:pPr>
        <w:spacing w:after="200" w:line="276" w:lineRule="auto"/>
        <w:jc w:val="both"/>
        <w:rPr>
          <w:b/>
        </w:rPr>
      </w:pPr>
      <w:r w:rsidRPr="00F65D38">
        <w:rPr>
          <w:noProof/>
          <w:sz w:val="22"/>
          <w:szCs w:val="22"/>
          <w:lang w:val="en-US"/>
        </w:rPr>
        <w:drawing>
          <wp:inline distT="0" distB="0" distL="0" distR="0" wp14:anchorId="0A7B9823" wp14:editId="4864E768">
            <wp:extent cx="5943600" cy="990363"/>
            <wp:effectExtent l="12700" t="12700" r="12700" b="133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59474" cy="1009671"/>
                    </a:xfrm>
                    <a:prstGeom prst="rect">
                      <a:avLst/>
                    </a:prstGeom>
                    <a:ln>
                      <a:solidFill>
                        <a:schemeClr val="tx1">
                          <a:lumMod val="50000"/>
                          <a:lumOff val="50000"/>
                        </a:schemeClr>
                      </a:solidFill>
                    </a:ln>
                  </pic:spPr>
                </pic:pic>
              </a:graphicData>
            </a:graphic>
          </wp:inline>
        </w:drawing>
      </w:r>
    </w:p>
    <w:p w14:paraId="1E98FAA5" w14:textId="3476B232" w:rsidR="004633B9" w:rsidRDefault="00EB5400" w:rsidP="00070153">
      <w:pPr>
        <w:spacing w:after="200" w:line="276" w:lineRule="auto"/>
        <w:jc w:val="both"/>
        <w:rPr>
          <w:b/>
        </w:rPr>
      </w:pPr>
      <w:r w:rsidRPr="00EB5400">
        <w:rPr>
          <w:b/>
          <w:noProof/>
        </w:rPr>
        <w:drawing>
          <wp:inline distT="0" distB="0" distL="0" distR="0" wp14:anchorId="1121D869" wp14:editId="620E4C62">
            <wp:extent cx="2652665" cy="677810"/>
            <wp:effectExtent l="12700" t="12700" r="146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65530" cy="706649"/>
                    </a:xfrm>
                    <a:prstGeom prst="rect">
                      <a:avLst/>
                    </a:prstGeom>
                    <a:ln>
                      <a:solidFill>
                        <a:schemeClr val="tx1">
                          <a:lumMod val="50000"/>
                          <a:lumOff val="50000"/>
                        </a:schemeClr>
                      </a:solidFill>
                    </a:ln>
                  </pic:spPr>
                </pic:pic>
              </a:graphicData>
            </a:graphic>
          </wp:inline>
        </w:drawing>
      </w:r>
      <w:r w:rsidR="004D255F">
        <w:rPr>
          <w:b/>
        </w:rPr>
        <w:t xml:space="preserve">             </w:t>
      </w:r>
    </w:p>
    <w:p w14:paraId="64B6C57E" w14:textId="6FDD5C5C" w:rsidR="001B1AF4" w:rsidRDefault="008B0E29" w:rsidP="00070153">
      <w:pPr>
        <w:spacing w:after="200" w:line="276" w:lineRule="auto"/>
        <w:jc w:val="both"/>
        <w:rPr>
          <w:b/>
        </w:rPr>
        <w:sectPr w:rsidR="001B1AF4" w:rsidSect="001B1AF4">
          <w:pgSz w:w="11900" w:h="16840"/>
          <w:pgMar w:top="1440" w:right="1800" w:bottom="1440" w:left="1800" w:header="706" w:footer="706" w:gutter="0"/>
          <w:cols w:space="708"/>
          <w:docGrid w:linePitch="360"/>
        </w:sectPr>
      </w:pPr>
      <w:r w:rsidRPr="00503186">
        <w:rPr>
          <w:sz w:val="22"/>
          <w:szCs w:val="22"/>
          <w:lang w:val="en-US"/>
        </w:rPr>
        <w:t>OAC: Oral anticoagulant therapy; AF: Atrial fibrillation; CV: Cardiovascular; LA: Left atrium</w:t>
      </w:r>
      <w:r w:rsidR="00D71C66">
        <w:rPr>
          <w:sz w:val="22"/>
          <w:szCs w:val="22"/>
          <w:lang w:val="en-US"/>
        </w:rPr>
        <w:t>.</w:t>
      </w:r>
    </w:p>
    <w:p w14:paraId="32EC2628" w14:textId="3599B086" w:rsidR="00653F27" w:rsidRPr="00BC4CA8" w:rsidRDefault="00653F27" w:rsidP="00D71C66">
      <w:pPr>
        <w:spacing w:after="200" w:line="276" w:lineRule="auto"/>
        <w:jc w:val="both"/>
        <w:rPr>
          <w:sz w:val="22"/>
          <w:szCs w:val="22"/>
          <w:lang w:val="en-US"/>
        </w:rPr>
      </w:pPr>
    </w:p>
    <w:sectPr w:rsidR="00653F27" w:rsidRPr="00BC4CA8" w:rsidSect="001B1AF4">
      <w:pgSz w:w="16840" w:h="11900" w:orient="landscape"/>
      <w:pgMar w:top="1800" w:right="1440" w:bottom="1800" w:left="1440" w:header="706" w:footer="706"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0DAE7" w16cex:dateUtc="2020-08-14T07: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97454" w14:textId="77777777" w:rsidR="0095565C" w:rsidRDefault="0095565C" w:rsidP="00B72CAC">
      <w:r>
        <w:separator/>
      </w:r>
    </w:p>
  </w:endnote>
  <w:endnote w:type="continuationSeparator" w:id="0">
    <w:p w14:paraId="57429A18" w14:textId="77777777" w:rsidR="0095565C" w:rsidRDefault="0095565C" w:rsidP="00B72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F9A5" w14:textId="77777777" w:rsidR="00322DEE" w:rsidRDefault="00322DEE" w:rsidP="00B72C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F3F141" w14:textId="77777777" w:rsidR="00322DEE" w:rsidRDefault="00322DEE" w:rsidP="00B72C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5383C" w14:textId="79AF36FF" w:rsidR="00322DEE" w:rsidRDefault="00322DEE" w:rsidP="00B72C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B0B47D7" w14:textId="77777777" w:rsidR="00322DEE" w:rsidRDefault="00322DEE" w:rsidP="00B72C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38932" w14:textId="77777777" w:rsidR="0095565C" w:rsidRDefault="0095565C" w:rsidP="00B72CAC">
      <w:r>
        <w:separator/>
      </w:r>
    </w:p>
  </w:footnote>
  <w:footnote w:type="continuationSeparator" w:id="0">
    <w:p w14:paraId="72ACECDC" w14:textId="77777777" w:rsidR="0095565C" w:rsidRDefault="0095565C" w:rsidP="00B72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E03E8"/>
    <w:multiLevelType w:val="hybridMultilevel"/>
    <w:tmpl w:val="06DC6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51F46"/>
    <w:multiLevelType w:val="hybridMultilevel"/>
    <w:tmpl w:val="EC5C1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99438E"/>
    <w:multiLevelType w:val="hybridMultilevel"/>
    <w:tmpl w:val="AB880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11B83"/>
    <w:multiLevelType w:val="hybridMultilevel"/>
    <w:tmpl w:val="8758A840"/>
    <w:lvl w:ilvl="0" w:tplc="8BC47B1C">
      <w:start w:val="2"/>
      <w:numFmt w:val="bullet"/>
      <w:lvlText w:val="-"/>
      <w:lvlJc w:val="left"/>
      <w:pPr>
        <w:ind w:left="1080" w:hanging="360"/>
      </w:pPr>
      <w:rPr>
        <w:rFonts w:ascii="Calibri" w:eastAsia="Times New Roman" w:hAnsi="Calibri" w:cs="Segoe U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F021352"/>
    <w:multiLevelType w:val="multilevel"/>
    <w:tmpl w:val="EBB88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96C73"/>
    <w:multiLevelType w:val="hybridMultilevel"/>
    <w:tmpl w:val="AAB44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F77599"/>
    <w:multiLevelType w:val="hybridMultilevel"/>
    <w:tmpl w:val="7B641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4813A7"/>
    <w:multiLevelType w:val="hybridMultilevel"/>
    <w:tmpl w:val="6FBE5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7E2F"/>
    <w:multiLevelType w:val="hybridMultilevel"/>
    <w:tmpl w:val="4B708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1"/>
  </w:num>
  <w:num w:numId="5">
    <w:abstractNumId w:val="8"/>
  </w:num>
  <w:num w:numId="6">
    <w:abstractNumId w:val="0"/>
  </w:num>
  <w:num w:numId="7">
    <w:abstractNumId w:val="2"/>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1tTCwNLUws7S0NDdR0lEKTi0uzszPAykwrAUAbYiwGywAAAA="/>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vwzdfr1zz90le52t9v22p5rp55ves2p2sa&quot;&gt;My EndNote Library_April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F73FC2"/>
    <w:rsid w:val="00001C08"/>
    <w:rsid w:val="00002A5A"/>
    <w:rsid w:val="00010FB6"/>
    <w:rsid w:val="00017C10"/>
    <w:rsid w:val="00021984"/>
    <w:rsid w:val="00022C01"/>
    <w:rsid w:val="0002702D"/>
    <w:rsid w:val="00037641"/>
    <w:rsid w:val="00041CF1"/>
    <w:rsid w:val="00047FFA"/>
    <w:rsid w:val="00070153"/>
    <w:rsid w:val="00082CC9"/>
    <w:rsid w:val="000B058D"/>
    <w:rsid w:val="000B3D81"/>
    <w:rsid w:val="000B4237"/>
    <w:rsid w:val="000B6013"/>
    <w:rsid w:val="000C0B7B"/>
    <w:rsid w:val="000C2F9D"/>
    <w:rsid w:val="000E0A69"/>
    <w:rsid w:val="000E436B"/>
    <w:rsid w:val="000F3E73"/>
    <w:rsid w:val="000F513C"/>
    <w:rsid w:val="00100699"/>
    <w:rsid w:val="0010231F"/>
    <w:rsid w:val="00104637"/>
    <w:rsid w:val="001176F2"/>
    <w:rsid w:val="00120B18"/>
    <w:rsid w:val="00125AEE"/>
    <w:rsid w:val="00132A17"/>
    <w:rsid w:val="00135773"/>
    <w:rsid w:val="001460D0"/>
    <w:rsid w:val="00146A6F"/>
    <w:rsid w:val="001548DD"/>
    <w:rsid w:val="00167F31"/>
    <w:rsid w:val="0017471A"/>
    <w:rsid w:val="00181E3F"/>
    <w:rsid w:val="00183A31"/>
    <w:rsid w:val="00192F20"/>
    <w:rsid w:val="00196C64"/>
    <w:rsid w:val="001A302C"/>
    <w:rsid w:val="001A4F06"/>
    <w:rsid w:val="001A617C"/>
    <w:rsid w:val="001A66F9"/>
    <w:rsid w:val="001B1AF4"/>
    <w:rsid w:val="001B52A0"/>
    <w:rsid w:val="001B7C4A"/>
    <w:rsid w:val="001C77DC"/>
    <w:rsid w:val="001D17D6"/>
    <w:rsid w:val="001D331F"/>
    <w:rsid w:val="001E0E93"/>
    <w:rsid w:val="001E297C"/>
    <w:rsid w:val="001E7603"/>
    <w:rsid w:val="001F3420"/>
    <w:rsid w:val="00202C8F"/>
    <w:rsid w:val="0020484A"/>
    <w:rsid w:val="00214337"/>
    <w:rsid w:val="00225069"/>
    <w:rsid w:val="00232937"/>
    <w:rsid w:val="00234B0A"/>
    <w:rsid w:val="002359E0"/>
    <w:rsid w:val="002435C4"/>
    <w:rsid w:val="002441CB"/>
    <w:rsid w:val="002474AD"/>
    <w:rsid w:val="00251233"/>
    <w:rsid w:val="002564DA"/>
    <w:rsid w:val="00257479"/>
    <w:rsid w:val="002676C7"/>
    <w:rsid w:val="00272205"/>
    <w:rsid w:val="00292552"/>
    <w:rsid w:val="0029304C"/>
    <w:rsid w:val="002A3EDE"/>
    <w:rsid w:val="002A4462"/>
    <w:rsid w:val="002A6456"/>
    <w:rsid w:val="002B24A5"/>
    <w:rsid w:val="002B70BA"/>
    <w:rsid w:val="002C2236"/>
    <w:rsid w:val="002C2240"/>
    <w:rsid w:val="002C31FC"/>
    <w:rsid w:val="002C7446"/>
    <w:rsid w:val="002D1238"/>
    <w:rsid w:val="002E15AD"/>
    <w:rsid w:val="002F3C4C"/>
    <w:rsid w:val="002F48C9"/>
    <w:rsid w:val="002F7BB1"/>
    <w:rsid w:val="003039C9"/>
    <w:rsid w:val="00313BAE"/>
    <w:rsid w:val="00315746"/>
    <w:rsid w:val="00315936"/>
    <w:rsid w:val="003162DE"/>
    <w:rsid w:val="00320FC3"/>
    <w:rsid w:val="00322781"/>
    <w:rsid w:val="00322AA3"/>
    <w:rsid w:val="00322DEE"/>
    <w:rsid w:val="00325420"/>
    <w:rsid w:val="00330BAC"/>
    <w:rsid w:val="00332DDE"/>
    <w:rsid w:val="00341B5B"/>
    <w:rsid w:val="003467A4"/>
    <w:rsid w:val="00346CFA"/>
    <w:rsid w:val="0036663E"/>
    <w:rsid w:val="003671DF"/>
    <w:rsid w:val="003679D2"/>
    <w:rsid w:val="00375A66"/>
    <w:rsid w:val="00386936"/>
    <w:rsid w:val="00394270"/>
    <w:rsid w:val="003B1231"/>
    <w:rsid w:val="003B1E99"/>
    <w:rsid w:val="003B2EBA"/>
    <w:rsid w:val="003B2EC3"/>
    <w:rsid w:val="003B3A47"/>
    <w:rsid w:val="003B54B6"/>
    <w:rsid w:val="003C48CB"/>
    <w:rsid w:val="003C4BB7"/>
    <w:rsid w:val="003C7CD4"/>
    <w:rsid w:val="003D0DA6"/>
    <w:rsid w:val="003D2984"/>
    <w:rsid w:val="003E1EF3"/>
    <w:rsid w:val="003E27B2"/>
    <w:rsid w:val="003E7196"/>
    <w:rsid w:val="003F5139"/>
    <w:rsid w:val="003F71CC"/>
    <w:rsid w:val="004005C2"/>
    <w:rsid w:val="00402CB6"/>
    <w:rsid w:val="00405546"/>
    <w:rsid w:val="004069A3"/>
    <w:rsid w:val="00420929"/>
    <w:rsid w:val="00420DAD"/>
    <w:rsid w:val="00420F7E"/>
    <w:rsid w:val="00436265"/>
    <w:rsid w:val="004368DF"/>
    <w:rsid w:val="00437B8A"/>
    <w:rsid w:val="00441B2E"/>
    <w:rsid w:val="0044554D"/>
    <w:rsid w:val="00445BE8"/>
    <w:rsid w:val="00451924"/>
    <w:rsid w:val="004633B9"/>
    <w:rsid w:val="00473F09"/>
    <w:rsid w:val="00492BDB"/>
    <w:rsid w:val="0049616D"/>
    <w:rsid w:val="004B342F"/>
    <w:rsid w:val="004B563A"/>
    <w:rsid w:val="004C078C"/>
    <w:rsid w:val="004D19D2"/>
    <w:rsid w:val="004D218B"/>
    <w:rsid w:val="004D255F"/>
    <w:rsid w:val="004D2799"/>
    <w:rsid w:val="004E096D"/>
    <w:rsid w:val="004F0976"/>
    <w:rsid w:val="004F1133"/>
    <w:rsid w:val="00500262"/>
    <w:rsid w:val="00503186"/>
    <w:rsid w:val="0050534F"/>
    <w:rsid w:val="0051422C"/>
    <w:rsid w:val="005202C6"/>
    <w:rsid w:val="00520B61"/>
    <w:rsid w:val="005248AA"/>
    <w:rsid w:val="00537593"/>
    <w:rsid w:val="005401FF"/>
    <w:rsid w:val="00540A25"/>
    <w:rsid w:val="005434CA"/>
    <w:rsid w:val="005439BA"/>
    <w:rsid w:val="00553527"/>
    <w:rsid w:val="00557654"/>
    <w:rsid w:val="00563A9F"/>
    <w:rsid w:val="005642B6"/>
    <w:rsid w:val="00564DD3"/>
    <w:rsid w:val="00567973"/>
    <w:rsid w:val="005748FC"/>
    <w:rsid w:val="00576166"/>
    <w:rsid w:val="005772C7"/>
    <w:rsid w:val="0057784A"/>
    <w:rsid w:val="005801F4"/>
    <w:rsid w:val="00580898"/>
    <w:rsid w:val="0058226F"/>
    <w:rsid w:val="005850B7"/>
    <w:rsid w:val="005860A7"/>
    <w:rsid w:val="005A0508"/>
    <w:rsid w:val="005A6FFF"/>
    <w:rsid w:val="005B04BD"/>
    <w:rsid w:val="005B47C3"/>
    <w:rsid w:val="005B64FE"/>
    <w:rsid w:val="005B7AA0"/>
    <w:rsid w:val="005C4751"/>
    <w:rsid w:val="005D0335"/>
    <w:rsid w:val="005D093C"/>
    <w:rsid w:val="005D2F22"/>
    <w:rsid w:val="005E1444"/>
    <w:rsid w:val="005F29DB"/>
    <w:rsid w:val="005F3482"/>
    <w:rsid w:val="006014A1"/>
    <w:rsid w:val="00604E9D"/>
    <w:rsid w:val="00610A81"/>
    <w:rsid w:val="0061433B"/>
    <w:rsid w:val="006168D3"/>
    <w:rsid w:val="00624DE8"/>
    <w:rsid w:val="00625A86"/>
    <w:rsid w:val="00633395"/>
    <w:rsid w:val="00633A78"/>
    <w:rsid w:val="006424BA"/>
    <w:rsid w:val="00653F27"/>
    <w:rsid w:val="00661884"/>
    <w:rsid w:val="0067135C"/>
    <w:rsid w:val="00672795"/>
    <w:rsid w:val="0067374A"/>
    <w:rsid w:val="00674D6E"/>
    <w:rsid w:val="00692C2C"/>
    <w:rsid w:val="006A4EA9"/>
    <w:rsid w:val="006A5438"/>
    <w:rsid w:val="006C1B2E"/>
    <w:rsid w:val="006C2291"/>
    <w:rsid w:val="006C6A46"/>
    <w:rsid w:val="006E0021"/>
    <w:rsid w:val="006E2AEA"/>
    <w:rsid w:val="006E589A"/>
    <w:rsid w:val="006F281A"/>
    <w:rsid w:val="006F6CA7"/>
    <w:rsid w:val="007033CC"/>
    <w:rsid w:val="00707ED1"/>
    <w:rsid w:val="00711499"/>
    <w:rsid w:val="0071484A"/>
    <w:rsid w:val="0071498A"/>
    <w:rsid w:val="00715FC0"/>
    <w:rsid w:val="00721DEA"/>
    <w:rsid w:val="00723838"/>
    <w:rsid w:val="00725425"/>
    <w:rsid w:val="00726CDB"/>
    <w:rsid w:val="00727643"/>
    <w:rsid w:val="0073257F"/>
    <w:rsid w:val="00732D8A"/>
    <w:rsid w:val="007338F4"/>
    <w:rsid w:val="00735FDE"/>
    <w:rsid w:val="007411C6"/>
    <w:rsid w:val="0074226F"/>
    <w:rsid w:val="0074525F"/>
    <w:rsid w:val="0076048E"/>
    <w:rsid w:val="00760B32"/>
    <w:rsid w:val="00764445"/>
    <w:rsid w:val="00767B7D"/>
    <w:rsid w:val="00782618"/>
    <w:rsid w:val="007868AA"/>
    <w:rsid w:val="00786AEF"/>
    <w:rsid w:val="007A5DD7"/>
    <w:rsid w:val="007A703E"/>
    <w:rsid w:val="007A7AA2"/>
    <w:rsid w:val="007A7EA0"/>
    <w:rsid w:val="007B4332"/>
    <w:rsid w:val="007B72D6"/>
    <w:rsid w:val="007C0459"/>
    <w:rsid w:val="007C5D2D"/>
    <w:rsid w:val="007C6916"/>
    <w:rsid w:val="007D18BF"/>
    <w:rsid w:val="007D2FC9"/>
    <w:rsid w:val="007D4E72"/>
    <w:rsid w:val="007D723B"/>
    <w:rsid w:val="007E0AB8"/>
    <w:rsid w:val="007E522B"/>
    <w:rsid w:val="007F04DC"/>
    <w:rsid w:val="007F26AE"/>
    <w:rsid w:val="007F27A0"/>
    <w:rsid w:val="007F4AA6"/>
    <w:rsid w:val="00800118"/>
    <w:rsid w:val="00805481"/>
    <w:rsid w:val="00812118"/>
    <w:rsid w:val="008137F4"/>
    <w:rsid w:val="00821B95"/>
    <w:rsid w:val="00826A1E"/>
    <w:rsid w:val="00832D65"/>
    <w:rsid w:val="0083350A"/>
    <w:rsid w:val="00833AD6"/>
    <w:rsid w:val="00833DA4"/>
    <w:rsid w:val="00836425"/>
    <w:rsid w:val="00846B89"/>
    <w:rsid w:val="0084784A"/>
    <w:rsid w:val="008554F6"/>
    <w:rsid w:val="00857BA8"/>
    <w:rsid w:val="00880293"/>
    <w:rsid w:val="008A28C9"/>
    <w:rsid w:val="008A294A"/>
    <w:rsid w:val="008A336E"/>
    <w:rsid w:val="008A55EF"/>
    <w:rsid w:val="008A5710"/>
    <w:rsid w:val="008B0E29"/>
    <w:rsid w:val="008B315A"/>
    <w:rsid w:val="008C0D16"/>
    <w:rsid w:val="008C4FF4"/>
    <w:rsid w:val="008C5178"/>
    <w:rsid w:val="008C75BA"/>
    <w:rsid w:val="008D2295"/>
    <w:rsid w:val="008D404B"/>
    <w:rsid w:val="008D4936"/>
    <w:rsid w:val="008E3B04"/>
    <w:rsid w:val="008E6AF4"/>
    <w:rsid w:val="00907935"/>
    <w:rsid w:val="00907F2C"/>
    <w:rsid w:val="00911EDF"/>
    <w:rsid w:val="00914A7C"/>
    <w:rsid w:val="0092257C"/>
    <w:rsid w:val="0092313D"/>
    <w:rsid w:val="00933FBD"/>
    <w:rsid w:val="00944358"/>
    <w:rsid w:val="009462CF"/>
    <w:rsid w:val="0095565C"/>
    <w:rsid w:val="00957D0E"/>
    <w:rsid w:val="00980497"/>
    <w:rsid w:val="00981EC2"/>
    <w:rsid w:val="00987E79"/>
    <w:rsid w:val="009947FE"/>
    <w:rsid w:val="009A0773"/>
    <w:rsid w:val="009A21CC"/>
    <w:rsid w:val="009A3ED4"/>
    <w:rsid w:val="009B2A24"/>
    <w:rsid w:val="009C0687"/>
    <w:rsid w:val="009C1199"/>
    <w:rsid w:val="009C1633"/>
    <w:rsid w:val="009C2461"/>
    <w:rsid w:val="009D0D0D"/>
    <w:rsid w:val="009D0EFE"/>
    <w:rsid w:val="009D5BB4"/>
    <w:rsid w:val="009D5DA5"/>
    <w:rsid w:val="009E36F8"/>
    <w:rsid w:val="009F2756"/>
    <w:rsid w:val="009F2876"/>
    <w:rsid w:val="00A0017B"/>
    <w:rsid w:val="00A05604"/>
    <w:rsid w:val="00A16517"/>
    <w:rsid w:val="00A17744"/>
    <w:rsid w:val="00A232E6"/>
    <w:rsid w:val="00A236F5"/>
    <w:rsid w:val="00A26845"/>
    <w:rsid w:val="00A30347"/>
    <w:rsid w:val="00A45277"/>
    <w:rsid w:val="00A473F1"/>
    <w:rsid w:val="00A54C13"/>
    <w:rsid w:val="00A6262E"/>
    <w:rsid w:val="00A65DA5"/>
    <w:rsid w:val="00A705AB"/>
    <w:rsid w:val="00A71914"/>
    <w:rsid w:val="00A7241D"/>
    <w:rsid w:val="00A73274"/>
    <w:rsid w:val="00A825F4"/>
    <w:rsid w:val="00A94498"/>
    <w:rsid w:val="00A949EC"/>
    <w:rsid w:val="00A95548"/>
    <w:rsid w:val="00A97BFC"/>
    <w:rsid w:val="00AA7556"/>
    <w:rsid w:val="00AB3492"/>
    <w:rsid w:val="00AB3AC2"/>
    <w:rsid w:val="00AB411A"/>
    <w:rsid w:val="00AB561D"/>
    <w:rsid w:val="00AC13D8"/>
    <w:rsid w:val="00AC3190"/>
    <w:rsid w:val="00AC5244"/>
    <w:rsid w:val="00AC5EB7"/>
    <w:rsid w:val="00AD20F4"/>
    <w:rsid w:val="00AE459C"/>
    <w:rsid w:val="00AF38FC"/>
    <w:rsid w:val="00AF56E1"/>
    <w:rsid w:val="00B02A06"/>
    <w:rsid w:val="00B0489B"/>
    <w:rsid w:val="00B123B5"/>
    <w:rsid w:val="00B17D83"/>
    <w:rsid w:val="00B31FA0"/>
    <w:rsid w:val="00B35420"/>
    <w:rsid w:val="00B3781B"/>
    <w:rsid w:val="00B63CCB"/>
    <w:rsid w:val="00B64AB9"/>
    <w:rsid w:val="00B72CAC"/>
    <w:rsid w:val="00B74CC2"/>
    <w:rsid w:val="00B75CA3"/>
    <w:rsid w:val="00B801D3"/>
    <w:rsid w:val="00B810A1"/>
    <w:rsid w:val="00B81FF0"/>
    <w:rsid w:val="00B85426"/>
    <w:rsid w:val="00B91A69"/>
    <w:rsid w:val="00BA2237"/>
    <w:rsid w:val="00BA4C88"/>
    <w:rsid w:val="00BB0C99"/>
    <w:rsid w:val="00BC4CA8"/>
    <w:rsid w:val="00BD1492"/>
    <w:rsid w:val="00BD67FD"/>
    <w:rsid w:val="00BD7AA7"/>
    <w:rsid w:val="00BE1319"/>
    <w:rsid w:val="00BE285F"/>
    <w:rsid w:val="00BE4387"/>
    <w:rsid w:val="00BE5F59"/>
    <w:rsid w:val="00C01214"/>
    <w:rsid w:val="00C27007"/>
    <w:rsid w:val="00C2740D"/>
    <w:rsid w:val="00C30CEB"/>
    <w:rsid w:val="00C3108D"/>
    <w:rsid w:val="00C316AA"/>
    <w:rsid w:val="00C323D9"/>
    <w:rsid w:val="00C4080F"/>
    <w:rsid w:val="00C52CDB"/>
    <w:rsid w:val="00C56439"/>
    <w:rsid w:val="00C56C97"/>
    <w:rsid w:val="00C579BD"/>
    <w:rsid w:val="00C65D80"/>
    <w:rsid w:val="00C715D0"/>
    <w:rsid w:val="00C71D6C"/>
    <w:rsid w:val="00C81037"/>
    <w:rsid w:val="00C91648"/>
    <w:rsid w:val="00C93C63"/>
    <w:rsid w:val="00C948AE"/>
    <w:rsid w:val="00CA054A"/>
    <w:rsid w:val="00CA2C7F"/>
    <w:rsid w:val="00CA4EED"/>
    <w:rsid w:val="00CA78F5"/>
    <w:rsid w:val="00CB46F6"/>
    <w:rsid w:val="00CB4DC3"/>
    <w:rsid w:val="00CB697B"/>
    <w:rsid w:val="00CB7960"/>
    <w:rsid w:val="00CD0DD1"/>
    <w:rsid w:val="00CD1AFE"/>
    <w:rsid w:val="00CD3735"/>
    <w:rsid w:val="00CE320D"/>
    <w:rsid w:val="00CE6FA6"/>
    <w:rsid w:val="00CF213E"/>
    <w:rsid w:val="00D00ADB"/>
    <w:rsid w:val="00D03502"/>
    <w:rsid w:val="00D101F0"/>
    <w:rsid w:val="00D11167"/>
    <w:rsid w:val="00D20EE5"/>
    <w:rsid w:val="00D274D7"/>
    <w:rsid w:val="00D33089"/>
    <w:rsid w:val="00D47803"/>
    <w:rsid w:val="00D60D00"/>
    <w:rsid w:val="00D615C1"/>
    <w:rsid w:val="00D64E9E"/>
    <w:rsid w:val="00D67A07"/>
    <w:rsid w:val="00D71C66"/>
    <w:rsid w:val="00D72C25"/>
    <w:rsid w:val="00D735DC"/>
    <w:rsid w:val="00D76506"/>
    <w:rsid w:val="00D8319C"/>
    <w:rsid w:val="00D84B73"/>
    <w:rsid w:val="00D8523D"/>
    <w:rsid w:val="00D872A6"/>
    <w:rsid w:val="00D914E2"/>
    <w:rsid w:val="00D97C7B"/>
    <w:rsid w:val="00DA0249"/>
    <w:rsid w:val="00DB27DD"/>
    <w:rsid w:val="00DC05BC"/>
    <w:rsid w:val="00DC668A"/>
    <w:rsid w:val="00DD4AFF"/>
    <w:rsid w:val="00DE044F"/>
    <w:rsid w:val="00DE205B"/>
    <w:rsid w:val="00DF1EF7"/>
    <w:rsid w:val="00E01B7E"/>
    <w:rsid w:val="00E01D0A"/>
    <w:rsid w:val="00E03584"/>
    <w:rsid w:val="00E04C3E"/>
    <w:rsid w:val="00E15266"/>
    <w:rsid w:val="00E210A6"/>
    <w:rsid w:val="00E2182E"/>
    <w:rsid w:val="00E24B38"/>
    <w:rsid w:val="00E24D45"/>
    <w:rsid w:val="00E376C8"/>
    <w:rsid w:val="00E41B46"/>
    <w:rsid w:val="00E44DC2"/>
    <w:rsid w:val="00E6064A"/>
    <w:rsid w:val="00E62722"/>
    <w:rsid w:val="00E62A46"/>
    <w:rsid w:val="00E76D7C"/>
    <w:rsid w:val="00E76D94"/>
    <w:rsid w:val="00E860CB"/>
    <w:rsid w:val="00E87514"/>
    <w:rsid w:val="00E959DF"/>
    <w:rsid w:val="00E97E4F"/>
    <w:rsid w:val="00EA6EBC"/>
    <w:rsid w:val="00EA7790"/>
    <w:rsid w:val="00EB5400"/>
    <w:rsid w:val="00EC282C"/>
    <w:rsid w:val="00EC303A"/>
    <w:rsid w:val="00ED138E"/>
    <w:rsid w:val="00ED1D37"/>
    <w:rsid w:val="00ED3A76"/>
    <w:rsid w:val="00ED4A82"/>
    <w:rsid w:val="00ED6E18"/>
    <w:rsid w:val="00EE0D58"/>
    <w:rsid w:val="00EF0A1C"/>
    <w:rsid w:val="00EF5000"/>
    <w:rsid w:val="00EF6CBA"/>
    <w:rsid w:val="00F116BE"/>
    <w:rsid w:val="00F14D83"/>
    <w:rsid w:val="00F30D99"/>
    <w:rsid w:val="00F3330E"/>
    <w:rsid w:val="00F33DF3"/>
    <w:rsid w:val="00F422E4"/>
    <w:rsid w:val="00F461EB"/>
    <w:rsid w:val="00F543E5"/>
    <w:rsid w:val="00F60581"/>
    <w:rsid w:val="00F65D38"/>
    <w:rsid w:val="00F67B80"/>
    <w:rsid w:val="00F73F55"/>
    <w:rsid w:val="00F73FC2"/>
    <w:rsid w:val="00F855F9"/>
    <w:rsid w:val="00F86EB9"/>
    <w:rsid w:val="00F95A96"/>
    <w:rsid w:val="00F96019"/>
    <w:rsid w:val="00FA3EA0"/>
    <w:rsid w:val="00FA4180"/>
    <w:rsid w:val="00FA4A45"/>
    <w:rsid w:val="00FB3C18"/>
    <w:rsid w:val="00FC73AF"/>
    <w:rsid w:val="00FD27DC"/>
    <w:rsid w:val="00FD3521"/>
    <w:rsid w:val="00FE1BB0"/>
    <w:rsid w:val="00FE245D"/>
    <w:rsid w:val="00FE28B6"/>
    <w:rsid w:val="00FE2D87"/>
    <w:rsid w:val="00FF2DA8"/>
    <w:rsid w:val="00FF68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5E82ED"/>
  <w14:defaultImageDpi w14:val="330"/>
  <w15:docId w15:val="{5B59B6B3-664A-46C1-9EF1-78F394D54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72CAC"/>
    <w:pPr>
      <w:tabs>
        <w:tab w:val="center" w:pos="4320"/>
        <w:tab w:val="right" w:pos="8640"/>
      </w:tabs>
    </w:pPr>
  </w:style>
  <w:style w:type="character" w:customStyle="1" w:styleId="FooterChar">
    <w:name w:val="Footer Char"/>
    <w:basedOn w:val="DefaultParagraphFont"/>
    <w:link w:val="Footer"/>
    <w:uiPriority w:val="99"/>
    <w:rsid w:val="00B72CAC"/>
    <w:rPr>
      <w:lang w:val="en-GB"/>
    </w:rPr>
  </w:style>
  <w:style w:type="character" w:styleId="PageNumber">
    <w:name w:val="page number"/>
    <w:basedOn w:val="DefaultParagraphFont"/>
    <w:uiPriority w:val="99"/>
    <w:semiHidden/>
    <w:unhideWhenUsed/>
    <w:rsid w:val="00B72CAC"/>
  </w:style>
  <w:style w:type="table" w:styleId="TableGrid">
    <w:name w:val="Table Grid"/>
    <w:basedOn w:val="TableNormal"/>
    <w:uiPriority w:val="39"/>
    <w:rsid w:val="00C408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2EC3"/>
    <w:pPr>
      <w:spacing w:after="200" w:line="276" w:lineRule="auto"/>
      <w:ind w:left="720"/>
      <w:contextualSpacing/>
    </w:pPr>
    <w:rPr>
      <w:rFonts w:eastAsiaTheme="minorHAnsi"/>
      <w:sz w:val="22"/>
      <w:szCs w:val="22"/>
      <w:lang w:val="en-US"/>
    </w:rPr>
  </w:style>
  <w:style w:type="paragraph" w:customStyle="1" w:styleId="EndNoteBibliographyTitle">
    <w:name w:val="EndNote Bibliography Title"/>
    <w:basedOn w:val="Normal"/>
    <w:link w:val="EndNoteBibliographyTitleChar"/>
    <w:rsid w:val="00BC4CA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BC4CA8"/>
    <w:rPr>
      <w:rFonts w:ascii="Cambria" w:hAnsi="Cambria"/>
      <w:noProof/>
    </w:rPr>
  </w:style>
  <w:style w:type="paragraph" w:customStyle="1" w:styleId="EndNoteBibliography">
    <w:name w:val="EndNote Bibliography"/>
    <w:basedOn w:val="Normal"/>
    <w:link w:val="EndNoteBibliographyChar"/>
    <w:rsid w:val="00BC4CA8"/>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BC4CA8"/>
    <w:rPr>
      <w:rFonts w:ascii="Cambria" w:hAnsi="Cambria"/>
      <w:noProof/>
    </w:rPr>
  </w:style>
  <w:style w:type="character" w:styleId="CommentReference">
    <w:name w:val="annotation reference"/>
    <w:basedOn w:val="DefaultParagraphFont"/>
    <w:uiPriority w:val="99"/>
    <w:semiHidden/>
    <w:unhideWhenUsed/>
    <w:rsid w:val="005439BA"/>
    <w:rPr>
      <w:sz w:val="16"/>
      <w:szCs w:val="16"/>
    </w:rPr>
  </w:style>
  <w:style w:type="paragraph" w:styleId="CommentText">
    <w:name w:val="annotation text"/>
    <w:basedOn w:val="Normal"/>
    <w:link w:val="CommentTextChar"/>
    <w:uiPriority w:val="99"/>
    <w:semiHidden/>
    <w:unhideWhenUsed/>
    <w:rsid w:val="005439BA"/>
    <w:rPr>
      <w:sz w:val="20"/>
      <w:szCs w:val="20"/>
    </w:rPr>
  </w:style>
  <w:style w:type="character" w:customStyle="1" w:styleId="CommentTextChar">
    <w:name w:val="Comment Text Char"/>
    <w:basedOn w:val="DefaultParagraphFont"/>
    <w:link w:val="CommentText"/>
    <w:uiPriority w:val="99"/>
    <w:semiHidden/>
    <w:rsid w:val="005439BA"/>
    <w:rPr>
      <w:sz w:val="20"/>
      <w:szCs w:val="20"/>
      <w:lang w:val="en-GB"/>
    </w:rPr>
  </w:style>
  <w:style w:type="paragraph" w:styleId="CommentSubject">
    <w:name w:val="annotation subject"/>
    <w:basedOn w:val="CommentText"/>
    <w:next w:val="CommentText"/>
    <w:link w:val="CommentSubjectChar"/>
    <w:uiPriority w:val="99"/>
    <w:semiHidden/>
    <w:unhideWhenUsed/>
    <w:rsid w:val="005439BA"/>
    <w:rPr>
      <w:b/>
      <w:bCs/>
    </w:rPr>
  </w:style>
  <w:style w:type="character" w:customStyle="1" w:styleId="CommentSubjectChar">
    <w:name w:val="Comment Subject Char"/>
    <w:basedOn w:val="CommentTextChar"/>
    <w:link w:val="CommentSubject"/>
    <w:uiPriority w:val="99"/>
    <w:semiHidden/>
    <w:rsid w:val="005439BA"/>
    <w:rPr>
      <w:b/>
      <w:bCs/>
      <w:sz w:val="20"/>
      <w:szCs w:val="20"/>
      <w:lang w:val="en-GB"/>
    </w:rPr>
  </w:style>
  <w:style w:type="paragraph" w:styleId="BalloonText">
    <w:name w:val="Balloon Text"/>
    <w:basedOn w:val="Normal"/>
    <w:link w:val="BalloonTextChar"/>
    <w:uiPriority w:val="99"/>
    <w:semiHidden/>
    <w:unhideWhenUsed/>
    <w:rsid w:val="005439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9BA"/>
    <w:rPr>
      <w:rFonts w:ascii="Segoe UI" w:hAnsi="Segoe UI" w:cs="Segoe UI"/>
      <w:sz w:val="18"/>
      <w:szCs w:val="18"/>
      <w:lang w:val="en-GB"/>
    </w:rPr>
  </w:style>
  <w:style w:type="character" w:styleId="Hyperlink">
    <w:name w:val="Hyperlink"/>
    <w:basedOn w:val="DefaultParagraphFont"/>
    <w:uiPriority w:val="99"/>
    <w:unhideWhenUsed/>
    <w:rsid w:val="00707ED1"/>
    <w:rPr>
      <w:color w:val="0000FF" w:themeColor="hyperlink"/>
      <w:u w:val="single"/>
    </w:rPr>
  </w:style>
  <w:style w:type="character" w:customStyle="1" w:styleId="NichtaufgelsteErwhnung1">
    <w:name w:val="Nicht aufgelöste Erwähnung1"/>
    <w:basedOn w:val="DefaultParagraphFont"/>
    <w:uiPriority w:val="99"/>
    <w:semiHidden/>
    <w:unhideWhenUsed/>
    <w:rsid w:val="00707ED1"/>
    <w:rPr>
      <w:color w:val="605E5C"/>
      <w:shd w:val="clear" w:color="auto" w:fill="E1DFDD"/>
    </w:rPr>
  </w:style>
  <w:style w:type="paragraph" w:customStyle="1" w:styleId="Title1">
    <w:name w:val="Title1"/>
    <w:basedOn w:val="Normal"/>
    <w:rsid w:val="005A6FFF"/>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5A6FFF"/>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5A6FFF"/>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5A6FFF"/>
  </w:style>
  <w:style w:type="paragraph" w:styleId="Revision">
    <w:name w:val="Revision"/>
    <w:hidden/>
    <w:uiPriority w:val="99"/>
    <w:semiHidden/>
    <w:rsid w:val="009D0D0D"/>
    <w:rPr>
      <w:lang w:val="en-GB"/>
    </w:rPr>
  </w:style>
  <w:style w:type="paragraph" w:customStyle="1" w:styleId="xmsonormal">
    <w:name w:val="x_msonormal"/>
    <w:basedOn w:val="Normal"/>
    <w:rsid w:val="009462CF"/>
    <w:pPr>
      <w:spacing w:before="100" w:beforeAutospacing="1" w:after="100" w:afterAutospacing="1"/>
    </w:pPr>
    <w:rPr>
      <w:rFonts w:ascii="Times New Roman" w:hAnsi="Times New Roman" w:cs="Times New Roman"/>
      <w:sz w:val="20"/>
      <w:szCs w:val="20"/>
      <w:lang w:val="nl-NL" w:eastAsia="nl-NL"/>
    </w:rPr>
  </w:style>
  <w:style w:type="character" w:customStyle="1" w:styleId="apple-converted-space">
    <w:name w:val="apple-converted-space"/>
    <w:basedOn w:val="DefaultParagraphFont"/>
    <w:rsid w:val="009462CF"/>
  </w:style>
  <w:style w:type="character" w:customStyle="1" w:styleId="contextualextensionhighlight">
    <w:name w:val="contextualextensionhighlight"/>
    <w:basedOn w:val="DefaultParagraphFont"/>
    <w:rsid w:val="009462CF"/>
  </w:style>
  <w:style w:type="paragraph" w:customStyle="1" w:styleId="xmsolistparagraph">
    <w:name w:val="x_msolistparagraph"/>
    <w:basedOn w:val="Normal"/>
    <w:rsid w:val="009462CF"/>
    <w:pPr>
      <w:spacing w:before="100" w:beforeAutospacing="1" w:after="100" w:afterAutospacing="1"/>
    </w:pPr>
    <w:rPr>
      <w:rFonts w:ascii="Times New Roman" w:hAnsi="Times New Roman" w:cs="Times New Roman"/>
      <w:sz w:val="20"/>
      <w:szCs w:val="20"/>
      <w:lang w:val="nl-NL" w:eastAsia="nl-NL"/>
    </w:rPr>
  </w:style>
  <w:style w:type="paragraph" w:styleId="Header">
    <w:name w:val="header"/>
    <w:basedOn w:val="Normal"/>
    <w:link w:val="HeaderChar"/>
    <w:uiPriority w:val="99"/>
    <w:unhideWhenUsed/>
    <w:rsid w:val="00D71C66"/>
    <w:pPr>
      <w:tabs>
        <w:tab w:val="center" w:pos="4513"/>
        <w:tab w:val="right" w:pos="9026"/>
      </w:tabs>
    </w:pPr>
  </w:style>
  <w:style w:type="character" w:customStyle="1" w:styleId="HeaderChar">
    <w:name w:val="Header Char"/>
    <w:basedOn w:val="DefaultParagraphFont"/>
    <w:link w:val="Header"/>
    <w:uiPriority w:val="99"/>
    <w:rsid w:val="00D71C6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14053">
      <w:bodyDiv w:val="1"/>
      <w:marLeft w:val="0"/>
      <w:marRight w:val="0"/>
      <w:marTop w:val="0"/>
      <w:marBottom w:val="0"/>
      <w:divBdr>
        <w:top w:val="none" w:sz="0" w:space="0" w:color="auto"/>
        <w:left w:val="none" w:sz="0" w:space="0" w:color="auto"/>
        <w:bottom w:val="none" w:sz="0" w:space="0" w:color="auto"/>
        <w:right w:val="none" w:sz="0" w:space="0" w:color="auto"/>
      </w:divBdr>
    </w:div>
    <w:div w:id="2106418978">
      <w:bodyDiv w:val="1"/>
      <w:marLeft w:val="0"/>
      <w:marRight w:val="0"/>
      <w:marTop w:val="0"/>
      <w:marBottom w:val="0"/>
      <w:divBdr>
        <w:top w:val="none" w:sz="0" w:space="0" w:color="auto"/>
        <w:left w:val="none" w:sz="0" w:space="0" w:color="auto"/>
        <w:bottom w:val="none" w:sz="0" w:space="0" w:color="auto"/>
        <w:right w:val="none" w:sz="0" w:space="0" w:color="auto"/>
      </w:divBdr>
      <w:divsChild>
        <w:div w:id="768892281">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tjana.potpara@med.bg.ac.rs" TargetMode="External"/><Relationship Id="rId13" Type="http://schemas.openxmlformats.org/officeDocument/2006/relationships/image" Target="media/image2.tiff"/><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anjapotpara@gmail.com"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BA094-D906-4C14-B95F-F12FFBCB2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513</Words>
  <Characters>48529</Characters>
  <Application>Microsoft Office Word</Application>
  <DocSecurity>0</DocSecurity>
  <Lines>404</Lines>
  <Paragraphs>113</Paragraphs>
  <ScaleCrop>false</ScaleCrop>
  <HeadingPairs>
    <vt:vector size="8" baseType="variant">
      <vt:variant>
        <vt:lpstr>Title</vt:lpstr>
      </vt:variant>
      <vt:variant>
        <vt:i4>1</vt:i4>
      </vt:variant>
      <vt:variant>
        <vt:lpstr>Titolo</vt:lpstr>
      </vt:variant>
      <vt:variant>
        <vt:i4>1</vt:i4>
      </vt:variant>
      <vt:variant>
        <vt:lpstr>Rubrik</vt:lpstr>
      </vt:variant>
      <vt:variant>
        <vt:i4>1</vt:i4>
      </vt:variant>
      <vt:variant>
        <vt:lpstr>Titel</vt:lpstr>
      </vt:variant>
      <vt:variant>
        <vt:i4>1</vt:i4>
      </vt:variant>
    </vt:vector>
  </HeadingPairs>
  <TitlesOfParts>
    <vt:vector size="4" baseType="lpstr">
      <vt:lpstr/>
      <vt:lpstr/>
      <vt:lpstr/>
      <vt:lpstr/>
    </vt:vector>
  </TitlesOfParts>
  <Company>Herzzentrum Leipzig GmbH</Company>
  <LinksUpToDate>false</LinksUpToDate>
  <CharactersWithSpaces>5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jana Potpara</dc:creator>
  <cp:keywords/>
  <dc:description/>
  <cp:lastModifiedBy>John Camm</cp:lastModifiedBy>
  <cp:revision>2</cp:revision>
  <dcterms:created xsi:type="dcterms:W3CDTF">2020-09-11T10:29:00Z</dcterms:created>
  <dcterms:modified xsi:type="dcterms:W3CDTF">2020-09-11T10:29:00Z</dcterms:modified>
</cp:coreProperties>
</file>